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ajorHAnsi" w:eastAsiaTheme="majorEastAsia" w:hAnsiTheme="majorHAnsi" w:cstheme="majorBidi"/>
          <w:color w:val="0F4761" w:themeColor="accent1" w:themeShade="BF"/>
          <w:sz w:val="40"/>
          <w:szCs w:val="40"/>
        </w:rPr>
        <w:id w:val="1123577909"/>
        <w:docPartObj>
          <w:docPartGallery w:val="Cover Pages"/>
          <w:docPartUnique/>
        </w:docPartObj>
      </w:sdtPr>
      <w:sdtEndPr>
        <w:rPr>
          <w:rFonts w:asciiTheme="minorHAnsi" w:eastAsiaTheme="minorHAnsi" w:hAnsiTheme="minorHAnsi" w:cstheme="minorBidi"/>
          <w:color w:val="auto"/>
          <w:sz w:val="22"/>
          <w:szCs w:val="22"/>
        </w:rPr>
      </w:sdtEndPr>
      <w:sdtContent>
        <w:p w14:paraId="7F2EAEA5" w14:textId="41096BE0" w:rsidR="0065040A" w:rsidRDefault="0065040A">
          <w:r>
            <w:rPr>
              <w:noProof/>
            </w:rPr>
            <mc:AlternateContent>
              <mc:Choice Requires="wpg">
                <w:drawing>
                  <wp:anchor distT="0" distB="0" distL="114300" distR="114300" simplePos="0" relativeHeight="251659264" behindDoc="1" locked="0" layoutInCell="1" allowOverlap="1" wp14:anchorId="3CEEDA91" wp14:editId="3243B26F">
                    <wp:simplePos x="0" y="0"/>
                    <wp:positionH relativeFrom="page">
                      <wp:align>center</wp:align>
                    </wp:positionH>
                    <wp:positionV relativeFrom="page">
                      <wp:align>center</wp:align>
                    </wp:positionV>
                    <wp:extent cx="6864824" cy="9123528"/>
                    <wp:effectExtent l="0" t="0" r="2540" b="635"/>
                    <wp:wrapNone/>
                    <wp:docPr id="193" name="Group 62"/>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2937A6E" w14:textId="35EF84A6" w:rsidR="0065040A" w:rsidRDefault="0065040A">
                                      <w:pPr>
                                        <w:pStyle w:val="NoSpacing"/>
                                        <w:spacing w:before="120"/>
                                        <w:jc w:val="center"/>
                                        <w:rPr>
                                          <w:color w:val="FFFFFF" w:themeColor="background1"/>
                                        </w:rPr>
                                      </w:pPr>
                                      <w:r>
                                        <w:rPr>
                                          <w:color w:val="FFFFFF" w:themeColor="background1"/>
                                        </w:rPr>
                                        <w:t>Aiden Inglis</w:t>
                                      </w:r>
                                    </w:p>
                                  </w:sdtContent>
                                </w:sdt>
                                <w:p w14:paraId="3ECC9405" w14:textId="1EE581C6" w:rsidR="0065040A"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65040A">
                                        <w:rPr>
                                          <w:caps/>
                                          <w:color w:val="FFFFFF" w:themeColor="background1"/>
                                        </w:rPr>
                                        <w:t>NMIT</w:t>
                                      </w:r>
                                    </w:sdtContent>
                                  </w:sdt>
                                  <w:r w:rsidR="0065040A">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65040A">
                                        <w:rPr>
                                          <w:color w:val="FFFFFF" w:themeColor="background1"/>
                                        </w:rPr>
                                        <w:t>322 Hardy St Nelson 7010</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6BC72B2" w14:textId="561B6631" w:rsidR="0065040A" w:rsidRDefault="0065040A">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AT602 – Assignment 1</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CEEDA91" id="Group 62"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2937A6E" w14:textId="35EF84A6" w:rsidR="0065040A" w:rsidRDefault="0065040A">
                                <w:pPr>
                                  <w:pStyle w:val="NoSpacing"/>
                                  <w:spacing w:before="120"/>
                                  <w:jc w:val="center"/>
                                  <w:rPr>
                                    <w:color w:val="FFFFFF" w:themeColor="background1"/>
                                  </w:rPr>
                                </w:pPr>
                                <w:r>
                                  <w:rPr>
                                    <w:color w:val="FFFFFF" w:themeColor="background1"/>
                                  </w:rPr>
                                  <w:t>Aiden Inglis</w:t>
                                </w:r>
                              </w:p>
                            </w:sdtContent>
                          </w:sdt>
                          <w:p w14:paraId="3ECC9405" w14:textId="1EE581C6" w:rsidR="0065040A"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65040A">
                                  <w:rPr>
                                    <w:caps/>
                                    <w:color w:val="FFFFFF" w:themeColor="background1"/>
                                  </w:rPr>
                                  <w:t>NMIT</w:t>
                                </w:r>
                              </w:sdtContent>
                            </w:sdt>
                            <w:r w:rsidR="0065040A">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65040A">
                                  <w:rPr>
                                    <w:color w:val="FFFFFF" w:themeColor="background1"/>
                                  </w:rPr>
                                  <w:t>322 Hardy St Nelson 7010</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6BC72B2" w14:textId="561B6631" w:rsidR="0065040A" w:rsidRDefault="0065040A">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AT602 – Assignment 1</w:t>
                                </w:r>
                              </w:p>
                            </w:sdtContent>
                          </w:sdt>
                        </w:txbxContent>
                      </v:textbox>
                    </v:shape>
                    <w10:wrap anchorx="page" anchory="page"/>
                  </v:group>
                </w:pict>
              </mc:Fallback>
            </mc:AlternateContent>
          </w:r>
        </w:p>
        <w:p w14:paraId="14F5DEDD" w14:textId="77777777" w:rsidR="00B36383" w:rsidRDefault="0065040A" w:rsidP="00B36383">
          <w:pPr>
            <w:pStyle w:val="Heading1"/>
          </w:pPr>
          <w:r>
            <w:br w:type="page"/>
          </w:r>
        </w:p>
        <w:p w14:paraId="6422415F" w14:textId="14DC5D76" w:rsidR="00B36383" w:rsidRDefault="00B36383" w:rsidP="00B36383">
          <w:pPr>
            <w:pStyle w:val="Heading1"/>
          </w:pPr>
          <w:r>
            <w:lastRenderedPageBreak/>
            <w:t>Milestone 1</w:t>
          </w:r>
        </w:p>
        <w:p w14:paraId="19D0207B" w14:textId="20D8FCEB" w:rsidR="005372A9" w:rsidRPr="005372A9" w:rsidRDefault="00B36383" w:rsidP="00734311">
          <w:pPr>
            <w:pStyle w:val="Heading2"/>
          </w:pPr>
          <w:r>
            <w:t>Game Description</w:t>
          </w:r>
        </w:p>
        <w:p w14:paraId="7D403969" w14:textId="64981784" w:rsidR="005372A9" w:rsidRDefault="005372A9" w:rsidP="005372A9">
          <w:pPr>
            <w:pStyle w:val="Heading3"/>
          </w:pPr>
          <w:r>
            <w:t>Base Idea</w:t>
          </w:r>
        </w:p>
        <w:p w14:paraId="1A929F4C" w14:textId="30B77901" w:rsidR="00734311" w:rsidRPr="00734311" w:rsidRDefault="00734311" w:rsidP="00734311">
          <w:r>
            <w:t>My idea for a multi-player game is an adventure, turn based game where the players will move around the map and fight a monster to win the game while picking up equipment and items along the way to make them stronger. The game will be max 15 minutes and the players that survive(if they survive) by the end of the game after the monster dies wins (+1 point). If the players die, they lose 1 point from their score.</w:t>
          </w:r>
        </w:p>
        <w:p w14:paraId="3D75D0B8" w14:textId="07195C07" w:rsidR="005372A9" w:rsidRDefault="005372A9" w:rsidP="005372A9">
          <w:pPr>
            <w:pStyle w:val="Heading3"/>
          </w:pPr>
          <w:r>
            <w:t>Logging In</w:t>
          </w:r>
        </w:p>
        <w:p w14:paraId="543CCB16" w14:textId="723E26C5" w:rsidR="00734311" w:rsidRPr="00734311" w:rsidRDefault="00734311" w:rsidP="00734311">
          <w:r>
            <w:t xml:space="preserve">When the game is first started the player will be faced with a log in screen where the player will have to enter their username and password to enter into the lobby which will be checked against the database. If they don’t have an </w:t>
          </w:r>
          <w:proofErr w:type="gramStart"/>
          <w:r>
            <w:t>account</w:t>
          </w:r>
          <w:proofErr w:type="gramEnd"/>
          <w:r>
            <w:t xml:space="preserve"> they can click the “don’t have an account” link below and then make an account to log them in with(which the account will be created then checked against the database that it exists. If the user </w:t>
          </w:r>
          <w:proofErr w:type="gramStart"/>
          <w:r>
            <w:t>fails</w:t>
          </w:r>
          <w:proofErr w:type="gramEnd"/>
          <w:r>
            <w:t xml:space="preserve"> their password 5 times in a row then the player will be locked out and will need to contact an administrator to have them unlock it.</w:t>
          </w:r>
          <w:r w:rsidR="00026385">
            <w:t xml:space="preserve"> When registering a new </w:t>
          </w:r>
          <w:proofErr w:type="gramStart"/>
          <w:r w:rsidR="00026385">
            <w:t>account</w:t>
          </w:r>
          <w:proofErr w:type="gramEnd"/>
          <w:r w:rsidR="00026385">
            <w:t xml:space="preserve"> the user will be required to make a username, password, and enter their email.</w:t>
          </w:r>
          <w:r>
            <w:t xml:space="preserve"> </w:t>
          </w:r>
        </w:p>
        <w:p w14:paraId="6B55B6FC" w14:textId="2AC6168C" w:rsidR="005372A9" w:rsidRDefault="005372A9" w:rsidP="005372A9">
          <w:pPr>
            <w:pStyle w:val="Heading3"/>
          </w:pPr>
          <w:r>
            <w:t>Game Lobby</w:t>
          </w:r>
        </w:p>
        <w:p w14:paraId="379C253E" w14:textId="7F47D470" w:rsidR="00026385" w:rsidRPr="00026385" w:rsidRDefault="00026385" w:rsidP="00026385">
          <w:r>
            <w:t xml:space="preserve">Once players have registered and logged into their account, they will be directed to the lobby. In the lobby the user will be able to see the online players and active games listed. In the lobby users will be able to create games, log out, join an existing game. For administrators, if a user has administrative rights, then they have some extra buttons in addition to normal plays as they can shutdown games, create user, update user, delete user. In the lobby, if the user wants to create a </w:t>
          </w:r>
          <w:r w:rsidR="00FE0C2D">
            <w:t>game,</w:t>
          </w:r>
          <w:r>
            <w:t xml:space="preserve"> they will have the choice of picking between two maps in which the boss and the items are different.</w:t>
          </w:r>
          <w:r w:rsidR="00780C2B">
            <w:t xml:space="preserve"> The player will have a button that will allow the player to delete their own account. (admins will not be able to use this feature).</w:t>
          </w:r>
        </w:p>
        <w:p w14:paraId="3567BFF9" w14:textId="7B74357D" w:rsidR="005372A9" w:rsidRDefault="005372A9" w:rsidP="005372A9">
          <w:pPr>
            <w:pStyle w:val="Heading3"/>
          </w:pPr>
          <w:r>
            <w:t>Gameplay</w:t>
          </w:r>
        </w:p>
        <w:p w14:paraId="199EC7AE" w14:textId="7B5F0E29" w:rsidR="00FE0C2D" w:rsidRPr="00FE0C2D" w:rsidRDefault="00FE0C2D" w:rsidP="00FE0C2D">
          <w:r>
            <w:t>When users start a game, on the left panel they will see what equipment they have and in the middle top of the screen they will be able to see whose turn it is. Each turn the player will be able to move one tile.</w:t>
          </w:r>
        </w:p>
        <w:p w14:paraId="6C312E5E" w14:textId="60587D0D" w:rsidR="005372A9" w:rsidRDefault="00FE0C2D" w:rsidP="005372A9">
          <w:pPr>
            <w:pStyle w:val="Heading4"/>
          </w:pPr>
          <w:r>
            <w:t>Players</w:t>
          </w:r>
          <w:r w:rsidR="005372A9">
            <w:t xml:space="preserve"> </w:t>
          </w:r>
          <w:r w:rsidR="00FB3A37">
            <w:t>Movement and Items</w:t>
          </w:r>
        </w:p>
        <w:p w14:paraId="1A9CB0F3" w14:textId="2EF6058E" w:rsidR="00A27B5F" w:rsidRDefault="00FE0C2D" w:rsidP="00FE0C2D">
          <w:pPr>
            <w:tabs>
              <w:tab w:val="left" w:pos="2064"/>
            </w:tabs>
          </w:pPr>
          <w:r>
            <w:t>When it comes to the gameplay the players will be restricted to a 10 by 10 grid in which they can move around in. The players will start in the same tile and each game will have a max player count of four</w:t>
          </w:r>
          <w:r w:rsidR="00FB3A37">
            <w:t xml:space="preserve"> at one time. Players may move around the board picking up items and equipment</w:t>
          </w:r>
          <w:r w:rsidR="00A27B5F">
            <w:t xml:space="preserve"> before fighting the boss/monster.</w:t>
          </w:r>
          <w:r w:rsidR="000D760A">
            <w:t xml:space="preserve"> If a player’s turn takes longer than 3 </w:t>
          </w:r>
          <w:proofErr w:type="gramStart"/>
          <w:r w:rsidR="000D760A">
            <w:t>minutes</w:t>
          </w:r>
          <w:proofErr w:type="gramEnd"/>
          <w:r w:rsidR="000D760A">
            <w:t xml:space="preserve"> then their turn is skipped.</w:t>
          </w:r>
        </w:p>
        <w:p w14:paraId="0B08857A" w14:textId="3CE0A7AC" w:rsidR="00FB3A37" w:rsidRDefault="00FB3A37" w:rsidP="00FB3A37">
          <w:pPr>
            <w:pStyle w:val="Heading4"/>
          </w:pPr>
          <w:r>
            <w:t>Monster Combat</w:t>
          </w:r>
        </w:p>
        <w:p w14:paraId="71EBFF37" w14:textId="74A14593" w:rsidR="00FB3A37" w:rsidRPr="00FE0C2D" w:rsidRDefault="00FB3A37" w:rsidP="00FE0C2D">
          <w:pPr>
            <w:tabs>
              <w:tab w:val="left" w:pos="2064"/>
            </w:tabs>
          </w:pPr>
          <w:r>
            <w:t xml:space="preserve">a player can encounter a monster on a tile. If they </w:t>
          </w:r>
          <w:proofErr w:type="gramStart"/>
          <w:r>
            <w:t>do</w:t>
          </w:r>
          <w:proofErr w:type="gramEnd"/>
          <w:r>
            <w:t xml:space="preserve"> then they will engage in combat with the user</w:t>
          </w:r>
          <w:r w:rsidR="00A27B5F">
            <w:t>. This will be turn based with the player and monster, so when the player moves to the tile, they will then have to attack the creature, or do nothing, the monster will then do one thing which is attack and deal damage to the player/s in its square. The player deals base damage and then additional damage with effects/equipment. Players may choose to use items that are in their inventory at any time.</w:t>
          </w:r>
        </w:p>
        <w:p w14:paraId="2476317B" w14:textId="50280E9E" w:rsidR="005372A9" w:rsidRDefault="005372A9" w:rsidP="005372A9">
          <w:pPr>
            <w:pStyle w:val="Heading4"/>
          </w:pPr>
          <w:r>
            <w:t>Objectives and scoring</w:t>
          </w:r>
        </w:p>
        <w:p w14:paraId="43E1E263" w14:textId="421DF4B7" w:rsidR="00A27B5F" w:rsidRPr="00A27B5F" w:rsidRDefault="00A27B5F" w:rsidP="00A27B5F">
          <w:pPr>
            <w:rPr>
              <w:b/>
              <w:bCs/>
            </w:rPr>
          </w:pPr>
          <w:r w:rsidRPr="00A27B5F">
            <w:rPr>
              <w:b/>
              <w:bCs/>
            </w:rPr>
            <w:t>Objective:</w:t>
          </w:r>
        </w:p>
        <w:p w14:paraId="3CF5E631" w14:textId="3562DF28" w:rsidR="00A27B5F" w:rsidRDefault="00A27B5F" w:rsidP="00A27B5F">
          <w:r>
            <w:t>The main objective of the game is to go into combat with the monster and then kill it to win. You may divert from this goal by getting equipment and items along the way.</w:t>
          </w:r>
        </w:p>
        <w:p w14:paraId="71BDB277" w14:textId="77777777" w:rsidR="00A27B5F" w:rsidRDefault="00A27B5F" w:rsidP="00A27B5F"/>
        <w:p w14:paraId="2E4459F0" w14:textId="1A736597" w:rsidR="00A27B5F" w:rsidRPr="00A27B5F" w:rsidRDefault="00A27B5F" w:rsidP="00A27B5F">
          <w:pPr>
            <w:rPr>
              <w:b/>
              <w:bCs/>
            </w:rPr>
          </w:pPr>
          <w:r w:rsidRPr="00A27B5F">
            <w:rPr>
              <w:b/>
              <w:bCs/>
            </w:rPr>
            <w:t>Scoring:</w:t>
          </w:r>
        </w:p>
        <w:p w14:paraId="2335BAC0" w14:textId="5ABE8456" w:rsidR="00A27B5F" w:rsidRDefault="00A27B5F" w:rsidP="00A27B5F">
          <w:r>
            <w:lastRenderedPageBreak/>
            <w:t>There will be a scoring system based off of how many games the user has won and lost.</w:t>
          </w:r>
        </w:p>
        <w:p w14:paraId="2C837622" w14:textId="7650854D" w:rsidR="00A27B5F" w:rsidRDefault="00A27B5F" w:rsidP="00A27B5F">
          <w:r>
            <w:t>It is going to work like this:</w:t>
          </w:r>
        </w:p>
        <w:p w14:paraId="27707B4A" w14:textId="0D228D19" w:rsidR="00A27B5F" w:rsidRDefault="00A27B5F" w:rsidP="00A27B5F">
          <w:r>
            <w:t>If player dies: -1 point</w:t>
          </w:r>
        </w:p>
        <w:p w14:paraId="668EFB21" w14:textId="4EE5CEB2" w:rsidR="00A27B5F" w:rsidRDefault="00A27B5F" w:rsidP="00A27B5F">
          <w:r>
            <w:t xml:space="preserve">If player leaves the game before its </w:t>
          </w:r>
          <w:proofErr w:type="gramStart"/>
          <w:r>
            <w:t>finished</w:t>
          </w:r>
          <w:proofErr w:type="gramEnd"/>
          <w:r>
            <w:t xml:space="preserve"> then no change.</w:t>
          </w:r>
        </w:p>
        <w:p w14:paraId="2787E8A3" w14:textId="473BD764" w:rsidR="00A27B5F" w:rsidRDefault="00A27B5F" w:rsidP="00A27B5F">
          <w:r>
            <w:t>If the player is in a game when the monster dies: +1 point</w:t>
          </w:r>
        </w:p>
        <w:p w14:paraId="1D990E8B" w14:textId="4D8C8CED" w:rsidR="00A27B5F" w:rsidRDefault="00A27B5F" w:rsidP="00A27B5F">
          <w:r>
            <w:t>These points will be shown in the lobby as a sort of leaderboard for active players(meaning only the active players’ scores will be shown.</w:t>
          </w:r>
        </w:p>
        <w:p w14:paraId="78601F36" w14:textId="1A9A4731" w:rsidR="000D760A" w:rsidRPr="00A27B5F" w:rsidRDefault="000D760A" w:rsidP="00A27B5F">
          <w:r>
            <w:t>If the game takes longer than 15 minutes the game ends and no points will be changed.</w:t>
          </w:r>
        </w:p>
        <w:p w14:paraId="7B077036" w14:textId="34244D28" w:rsidR="005372A9" w:rsidRDefault="005372A9" w:rsidP="005372A9">
          <w:pPr>
            <w:pStyle w:val="Heading3"/>
          </w:pPr>
          <w:r>
            <w:t>Administrators</w:t>
          </w:r>
        </w:p>
        <w:p w14:paraId="5BB4AE56" w14:textId="423742ED" w:rsidR="000D760A" w:rsidRPr="000D760A" w:rsidRDefault="000D760A" w:rsidP="000D760A">
          <w:r>
            <w:t xml:space="preserve">Administrators in this game will higher privileges than normal users as they will be able to do things like end active games, modify/delete users registered users, and lock/unlock registered accounts. An </w:t>
          </w:r>
          <w:r w:rsidR="00122A4F">
            <w:t>administrator’s</w:t>
          </w:r>
          <w:r>
            <w:t xml:space="preserve"> job is to monitor the lobby and reply to </w:t>
          </w:r>
          <w:r w:rsidR="00122A4F">
            <w:t>requests and act on those requests if necessary (actions will be made upon their own volition).</w:t>
          </w:r>
        </w:p>
        <w:p w14:paraId="44EB97DB" w14:textId="294C51AC" w:rsidR="00B36383" w:rsidRDefault="00B36383" w:rsidP="00B36383">
          <w:pPr>
            <w:pStyle w:val="Heading2"/>
          </w:pPr>
          <w:r>
            <w:t>Storyboards</w:t>
          </w:r>
        </w:p>
        <w:p w14:paraId="28CF030A" w14:textId="28B455CD" w:rsidR="00780C2B" w:rsidRDefault="00780C2B" w:rsidP="00320CFF">
          <w:pPr>
            <w:pStyle w:val="Heading3"/>
          </w:pPr>
          <w:r w:rsidRPr="00DF3C80">
            <w:t>Player registration</w:t>
          </w:r>
          <w:r>
            <w:t>.</w:t>
          </w:r>
        </w:p>
        <w:p w14:paraId="2B73D5B4" w14:textId="04529B42" w:rsidR="008A5215" w:rsidRDefault="00C845CA" w:rsidP="00780C2B">
          <w:r>
            <w:t xml:space="preserve">The player will launch the application and then be faced with the login screen, if they do not have a login yet they will have to make one. </w:t>
          </w:r>
        </w:p>
        <w:p w14:paraId="3D55E77A" w14:textId="134A7B96" w:rsidR="00320CFF" w:rsidRDefault="008A5215" w:rsidP="00780C2B">
          <w:r>
            <w:rPr>
              <w:noProof/>
            </w:rPr>
            <w:drawing>
              <wp:inline distT="0" distB="0" distL="0" distR="0" wp14:anchorId="757ABF6C" wp14:editId="194C2186">
                <wp:extent cx="1897930" cy="2040707"/>
                <wp:effectExtent l="0" t="0" r="7620" b="0"/>
                <wp:docPr id="692979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979075" name=""/>
                        <pic:cNvPicPr/>
                      </pic:nvPicPr>
                      <pic:blipFill>
                        <a:blip r:embed="rId7"/>
                        <a:stretch>
                          <a:fillRect/>
                        </a:stretch>
                      </pic:blipFill>
                      <pic:spPr>
                        <a:xfrm>
                          <a:off x="0" y="0"/>
                          <a:ext cx="1908183" cy="2051731"/>
                        </a:xfrm>
                        <a:prstGeom prst="rect">
                          <a:avLst/>
                        </a:prstGeom>
                      </pic:spPr>
                    </pic:pic>
                  </a:graphicData>
                </a:graphic>
              </wp:inline>
            </w:drawing>
          </w:r>
        </w:p>
        <w:p w14:paraId="534CBEB5" w14:textId="6D6547A3" w:rsidR="008A5215" w:rsidRDefault="008A5215" w:rsidP="00780C2B">
          <w:r>
            <w:t xml:space="preserve">They will be redirected to the registration page in which they will enter their </w:t>
          </w:r>
          <w:proofErr w:type="gramStart"/>
          <w:r>
            <w:t>email, and</w:t>
          </w:r>
          <w:proofErr w:type="gramEnd"/>
          <w:r>
            <w:t xml:space="preserve"> make a username and password.</w:t>
          </w:r>
        </w:p>
        <w:p w14:paraId="260D327D" w14:textId="054F1F49" w:rsidR="008A5215" w:rsidRDefault="008A5215" w:rsidP="00780C2B">
          <w:r>
            <w:rPr>
              <w:noProof/>
            </w:rPr>
            <w:drawing>
              <wp:inline distT="0" distB="0" distL="0" distR="0" wp14:anchorId="476FE652" wp14:editId="44A4672D">
                <wp:extent cx="1869650" cy="2019709"/>
                <wp:effectExtent l="0" t="0" r="0" b="0"/>
                <wp:docPr id="1976482168" name="Picture 1" descr="A screenshot of a register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82168" name="Picture 1" descr="A screenshot of a register page&#10;&#10;Description automatically generated"/>
                        <pic:cNvPicPr/>
                      </pic:nvPicPr>
                      <pic:blipFill>
                        <a:blip r:embed="rId8"/>
                        <a:stretch>
                          <a:fillRect/>
                        </a:stretch>
                      </pic:blipFill>
                      <pic:spPr>
                        <a:xfrm>
                          <a:off x="0" y="0"/>
                          <a:ext cx="1877379" cy="2028059"/>
                        </a:xfrm>
                        <a:prstGeom prst="rect">
                          <a:avLst/>
                        </a:prstGeom>
                      </pic:spPr>
                    </pic:pic>
                  </a:graphicData>
                </a:graphic>
              </wp:inline>
            </w:drawing>
          </w:r>
        </w:p>
        <w:p w14:paraId="1370CA51" w14:textId="690E4E7B" w:rsidR="008A5215" w:rsidRDefault="008A5215" w:rsidP="00780C2B">
          <w:r>
            <w:t xml:space="preserve">They will then press the registration button after the </w:t>
          </w:r>
          <w:proofErr w:type="gramStart"/>
          <w:r>
            <w:t>users</w:t>
          </w:r>
          <w:proofErr w:type="gramEnd"/>
          <w:r>
            <w:t xml:space="preserve"> details have all been entered correctly.</w:t>
          </w:r>
        </w:p>
        <w:p w14:paraId="5891E5C1" w14:textId="4EA49C26" w:rsidR="008A5215" w:rsidRPr="00780C2B" w:rsidRDefault="008A5215" w:rsidP="00780C2B">
          <w:r>
            <w:t>The player will then be logged in and sent to the lobby.</w:t>
          </w:r>
        </w:p>
        <w:p w14:paraId="00C728FB" w14:textId="3C6B4764" w:rsidR="005013FD" w:rsidRDefault="00DF3C80" w:rsidP="00320CFF">
          <w:pPr>
            <w:pStyle w:val="Heading3"/>
          </w:pPr>
          <w:r w:rsidRPr="00DF3C80">
            <w:lastRenderedPageBreak/>
            <w:t>Player login, including lock out</w:t>
          </w:r>
          <w:r w:rsidR="008A5215">
            <w:t>, Failed.</w:t>
          </w:r>
        </w:p>
        <w:p w14:paraId="5BEBA6BE" w14:textId="72F2B240" w:rsidR="008A5215" w:rsidRDefault="008A5215" w:rsidP="008A5215">
          <w:proofErr w:type="gramStart"/>
          <w:r>
            <w:t>So</w:t>
          </w:r>
          <w:proofErr w:type="gramEnd"/>
          <w:r>
            <w:t xml:space="preserve"> this user is trying to login. He will first add his username and password into the inputs below and press the “login” button.</w:t>
          </w:r>
        </w:p>
        <w:p w14:paraId="198F7746" w14:textId="15C29F83" w:rsidR="00E26D60" w:rsidRDefault="00E26D60" w:rsidP="008A5215">
          <w:r>
            <w:t xml:space="preserve">If the password or </w:t>
          </w:r>
          <w:proofErr w:type="gramStart"/>
          <w:r>
            <w:t>user name</w:t>
          </w:r>
          <w:proofErr w:type="gramEnd"/>
          <w:r>
            <w:t xml:space="preserve"> is wrong then they will get this page.</w:t>
          </w:r>
        </w:p>
        <w:p w14:paraId="27AF8095" w14:textId="1C15714D" w:rsidR="00E26D60" w:rsidRDefault="00E26D60" w:rsidP="008A5215">
          <w:r w:rsidRPr="00E26D60">
            <w:rPr>
              <w:noProof/>
            </w:rPr>
            <w:drawing>
              <wp:inline distT="0" distB="0" distL="0" distR="0" wp14:anchorId="7DA86379" wp14:editId="768BBD31">
                <wp:extent cx="1791554" cy="1906415"/>
                <wp:effectExtent l="0" t="0" r="0" b="0"/>
                <wp:docPr id="489223278" name="Picture 1" descr="A screen 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223278" name="Picture 1" descr="A screen shot of a login screen&#10;&#10;Description automatically generated"/>
                        <pic:cNvPicPr/>
                      </pic:nvPicPr>
                      <pic:blipFill>
                        <a:blip r:embed="rId9"/>
                        <a:stretch>
                          <a:fillRect/>
                        </a:stretch>
                      </pic:blipFill>
                      <pic:spPr>
                        <a:xfrm>
                          <a:off x="0" y="0"/>
                          <a:ext cx="1802509" cy="1918073"/>
                        </a:xfrm>
                        <a:prstGeom prst="rect">
                          <a:avLst/>
                        </a:prstGeom>
                      </pic:spPr>
                    </pic:pic>
                  </a:graphicData>
                </a:graphic>
              </wp:inline>
            </w:drawing>
          </w:r>
        </w:p>
        <w:p w14:paraId="372EBBA2" w14:textId="7ACA2542" w:rsidR="00E26D60" w:rsidRDefault="00E26D60" w:rsidP="008A5215">
          <w:r>
            <w:t>Or User not found if the username isn’t found in the database.</w:t>
          </w:r>
        </w:p>
        <w:p w14:paraId="1964361D" w14:textId="761F318F" w:rsidR="00E26D60" w:rsidRDefault="005C3326" w:rsidP="008A5215">
          <w:r w:rsidRPr="005C3326">
            <w:rPr>
              <w:noProof/>
            </w:rPr>
            <w:drawing>
              <wp:inline distT="0" distB="0" distL="0" distR="0" wp14:anchorId="25BD390E" wp14:editId="2A5CC70E">
                <wp:extent cx="1787567" cy="1916179"/>
                <wp:effectExtent l="0" t="0" r="3175" b="8255"/>
                <wp:docPr id="2142222143"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22143" name="Picture 1" descr="A screenshot of a login page&#10;&#10;Description automatically generated"/>
                        <pic:cNvPicPr/>
                      </pic:nvPicPr>
                      <pic:blipFill>
                        <a:blip r:embed="rId10"/>
                        <a:stretch>
                          <a:fillRect/>
                        </a:stretch>
                      </pic:blipFill>
                      <pic:spPr>
                        <a:xfrm>
                          <a:off x="0" y="0"/>
                          <a:ext cx="1800851" cy="1930419"/>
                        </a:xfrm>
                        <a:prstGeom prst="rect">
                          <a:avLst/>
                        </a:prstGeom>
                      </pic:spPr>
                    </pic:pic>
                  </a:graphicData>
                </a:graphic>
              </wp:inline>
            </w:drawing>
          </w:r>
        </w:p>
        <w:p w14:paraId="5D73B6A3" w14:textId="6E1C4521" w:rsidR="005C3326" w:rsidRDefault="005C3326" w:rsidP="008A5215">
          <w:r>
            <w:t xml:space="preserve">If you have failed a </w:t>
          </w:r>
          <w:proofErr w:type="gramStart"/>
          <w:r>
            <w:t>users</w:t>
          </w:r>
          <w:proofErr w:type="gramEnd"/>
          <w:r>
            <w:t xml:space="preserve"> password 5 times then the user account will be locked and user will be shown this screen below.</w:t>
          </w:r>
        </w:p>
        <w:p w14:paraId="1396991F" w14:textId="029A0AFE" w:rsidR="005C3326" w:rsidRPr="008A5215" w:rsidRDefault="005C3326" w:rsidP="008A5215">
          <w:r w:rsidRPr="005C3326">
            <w:rPr>
              <w:noProof/>
            </w:rPr>
            <w:drawing>
              <wp:inline distT="0" distB="0" distL="0" distR="0" wp14:anchorId="6AA45FD4" wp14:editId="0F99FAE3">
                <wp:extent cx="1731781" cy="1884838"/>
                <wp:effectExtent l="0" t="0" r="1905" b="1270"/>
                <wp:docPr id="133964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649489" name=""/>
                        <pic:cNvPicPr/>
                      </pic:nvPicPr>
                      <pic:blipFill>
                        <a:blip r:embed="rId11"/>
                        <a:stretch>
                          <a:fillRect/>
                        </a:stretch>
                      </pic:blipFill>
                      <pic:spPr>
                        <a:xfrm>
                          <a:off x="0" y="0"/>
                          <a:ext cx="1746128" cy="1900453"/>
                        </a:xfrm>
                        <a:prstGeom prst="rect">
                          <a:avLst/>
                        </a:prstGeom>
                      </pic:spPr>
                    </pic:pic>
                  </a:graphicData>
                </a:graphic>
              </wp:inline>
            </w:drawing>
          </w:r>
        </w:p>
        <w:p w14:paraId="0DDE9D9B" w14:textId="6FE5EFCD" w:rsidR="005013FD" w:rsidRDefault="00DF3C80" w:rsidP="00320CFF">
          <w:pPr>
            <w:pStyle w:val="Heading3"/>
          </w:pPr>
          <w:r w:rsidRPr="00DF3C80">
            <w:t>Player deletes own account</w:t>
          </w:r>
          <w:r w:rsidR="005013FD">
            <w:t>.</w:t>
          </w:r>
        </w:p>
        <w:p w14:paraId="46674FC8" w14:textId="6C17C013" w:rsidR="00FD7517" w:rsidRDefault="00FD7517" w:rsidP="00FD7517">
          <w:proofErr w:type="gramStart"/>
          <w:r>
            <w:t>So</w:t>
          </w:r>
          <w:proofErr w:type="gramEnd"/>
          <w:r>
            <w:t xml:space="preserve"> A player will log in with their account and start in the lobby as demonstrated before in the player registration.</w:t>
          </w:r>
        </w:p>
        <w:p w14:paraId="6C4CCDBB" w14:textId="0F9F047A" w:rsidR="00FD7517" w:rsidRDefault="00605239" w:rsidP="00FD7517">
          <w:r w:rsidRPr="00605239">
            <w:rPr>
              <w:noProof/>
            </w:rPr>
            <w:lastRenderedPageBreak/>
            <w:drawing>
              <wp:inline distT="0" distB="0" distL="0" distR="0" wp14:anchorId="627B6395" wp14:editId="45FE19BE">
                <wp:extent cx="4812121" cy="2670897"/>
                <wp:effectExtent l="0" t="0" r="7620" b="0"/>
                <wp:docPr id="1798501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01476" name=""/>
                        <pic:cNvPicPr/>
                      </pic:nvPicPr>
                      <pic:blipFill>
                        <a:blip r:embed="rId12"/>
                        <a:stretch>
                          <a:fillRect/>
                        </a:stretch>
                      </pic:blipFill>
                      <pic:spPr>
                        <a:xfrm>
                          <a:off x="0" y="0"/>
                          <a:ext cx="4814516" cy="2672226"/>
                        </a:xfrm>
                        <a:prstGeom prst="rect">
                          <a:avLst/>
                        </a:prstGeom>
                      </pic:spPr>
                    </pic:pic>
                  </a:graphicData>
                </a:graphic>
              </wp:inline>
            </w:drawing>
          </w:r>
        </w:p>
        <w:p w14:paraId="523059FA" w14:textId="14C16420" w:rsidR="00605239" w:rsidRDefault="00605239" w:rsidP="00FD7517">
          <w:r>
            <w:t xml:space="preserve">They will then click the button at the top of the screen second to the right which </w:t>
          </w:r>
          <w:proofErr w:type="gramStart"/>
          <w:r>
            <w:t>says</w:t>
          </w:r>
          <w:proofErr w:type="gramEnd"/>
          <w:r>
            <w:t xml:space="preserve"> ‘delete account’.</w:t>
          </w:r>
        </w:p>
        <w:p w14:paraId="39A64A76" w14:textId="3282676F" w:rsidR="00605239" w:rsidRDefault="00605239" w:rsidP="00FD7517">
          <w:r w:rsidRPr="00605239">
            <w:rPr>
              <w:noProof/>
            </w:rPr>
            <w:drawing>
              <wp:inline distT="0" distB="0" distL="0" distR="0" wp14:anchorId="4FC6EC55" wp14:editId="1B535653">
                <wp:extent cx="4775739" cy="2624694"/>
                <wp:effectExtent l="0" t="0" r="6350" b="4445"/>
                <wp:docPr id="26026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600" name="Picture 1" descr="A screenshot of a computer&#10;&#10;Description automatically generated"/>
                        <pic:cNvPicPr/>
                      </pic:nvPicPr>
                      <pic:blipFill>
                        <a:blip r:embed="rId13"/>
                        <a:stretch>
                          <a:fillRect/>
                        </a:stretch>
                      </pic:blipFill>
                      <pic:spPr>
                        <a:xfrm>
                          <a:off x="0" y="0"/>
                          <a:ext cx="4779692" cy="2626867"/>
                        </a:xfrm>
                        <a:prstGeom prst="rect">
                          <a:avLst/>
                        </a:prstGeom>
                      </pic:spPr>
                    </pic:pic>
                  </a:graphicData>
                </a:graphic>
              </wp:inline>
            </w:drawing>
          </w:r>
        </w:p>
        <w:p w14:paraId="576760FD" w14:textId="04F6A002" w:rsidR="00605239" w:rsidRPr="00FD7517" w:rsidRDefault="00605239" w:rsidP="00FD7517">
          <w:r>
            <w:t>The player will then get a confirmation window and if they select yse then their account will be erased from the database.</w:t>
          </w:r>
        </w:p>
        <w:p w14:paraId="2FC74FC9" w14:textId="0D120D9F" w:rsidR="005013FD" w:rsidRDefault="00303CE6" w:rsidP="00320CFF">
          <w:pPr>
            <w:pStyle w:val="Heading3"/>
          </w:pPr>
          <w:r>
            <w:t>How to join a game.</w:t>
          </w:r>
        </w:p>
        <w:p w14:paraId="2BAA7719" w14:textId="56C91F89" w:rsidR="00303CE6" w:rsidRPr="00303CE6" w:rsidRDefault="00303CE6" w:rsidP="00303CE6">
          <w:r>
            <w:t>To join a game a player must either click the join matches from the lobby which are located on the right side. Another method that the player can use is creating a game in which they can choose between two maps and then must click create.</w:t>
          </w:r>
        </w:p>
        <w:p w14:paraId="508ED0BE" w14:textId="474E4A72" w:rsidR="00B36341" w:rsidRDefault="00303CE6" w:rsidP="00B36341">
          <w:r w:rsidRPr="00303CE6">
            <w:rPr>
              <w:noProof/>
            </w:rPr>
            <w:drawing>
              <wp:inline distT="0" distB="0" distL="0" distR="0" wp14:anchorId="218AC74A" wp14:editId="5530A126">
                <wp:extent cx="3136125" cy="1618195"/>
                <wp:effectExtent l="0" t="0" r="7620" b="1270"/>
                <wp:docPr id="1167919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919179" name=""/>
                        <pic:cNvPicPr/>
                      </pic:nvPicPr>
                      <pic:blipFill rotWithShape="1">
                        <a:blip r:embed="rId14"/>
                        <a:srcRect r="9819" b="15976"/>
                        <a:stretch/>
                      </pic:blipFill>
                      <pic:spPr bwMode="auto">
                        <a:xfrm>
                          <a:off x="0" y="0"/>
                          <a:ext cx="3140512" cy="1620458"/>
                        </a:xfrm>
                        <a:prstGeom prst="rect">
                          <a:avLst/>
                        </a:prstGeom>
                        <a:ln>
                          <a:noFill/>
                        </a:ln>
                        <a:extLst>
                          <a:ext uri="{53640926-AAD7-44D8-BBD7-CCE9431645EC}">
                            <a14:shadowObscured xmlns:a14="http://schemas.microsoft.com/office/drawing/2010/main"/>
                          </a:ext>
                        </a:extLst>
                      </pic:spPr>
                    </pic:pic>
                  </a:graphicData>
                </a:graphic>
              </wp:inline>
            </w:drawing>
          </w:r>
        </w:p>
        <w:p w14:paraId="4789CFB7" w14:textId="0A177A0D" w:rsidR="005E5210" w:rsidRDefault="005E5210" w:rsidP="00B36341">
          <w:r w:rsidRPr="005E5210">
            <w:rPr>
              <w:noProof/>
            </w:rPr>
            <w:lastRenderedPageBreak/>
            <w:drawing>
              <wp:inline distT="0" distB="0" distL="0" distR="0" wp14:anchorId="41B206E2" wp14:editId="18BE233A">
                <wp:extent cx="1298851" cy="989589"/>
                <wp:effectExtent l="0" t="0" r="0" b="1270"/>
                <wp:docPr id="334285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85089" name=""/>
                        <pic:cNvPicPr/>
                      </pic:nvPicPr>
                      <pic:blipFill>
                        <a:blip r:embed="rId15"/>
                        <a:stretch>
                          <a:fillRect/>
                        </a:stretch>
                      </pic:blipFill>
                      <pic:spPr>
                        <a:xfrm>
                          <a:off x="0" y="0"/>
                          <a:ext cx="1312131" cy="999707"/>
                        </a:xfrm>
                        <a:prstGeom prst="rect">
                          <a:avLst/>
                        </a:prstGeom>
                      </pic:spPr>
                    </pic:pic>
                  </a:graphicData>
                </a:graphic>
              </wp:inline>
            </w:drawing>
          </w:r>
        </w:p>
        <w:p w14:paraId="417EDE56" w14:textId="0DF0BB9C" w:rsidR="00303CE6" w:rsidRPr="00B36341" w:rsidRDefault="00303CE6" w:rsidP="00B36341">
          <w:r>
            <w:t>After the player has pressed create, they will then be taken to a new game with their specified map.</w:t>
          </w:r>
        </w:p>
        <w:p w14:paraId="7078F5FC" w14:textId="5DECF365" w:rsidR="005013FD" w:rsidRDefault="00DF3C80" w:rsidP="00320CFF">
          <w:pPr>
            <w:pStyle w:val="Heading3"/>
          </w:pPr>
          <w:r w:rsidRPr="00DF3C80">
            <w:t>P</w:t>
          </w:r>
          <w:r w:rsidR="00B36341">
            <w:t>icking up an item</w:t>
          </w:r>
          <w:r w:rsidRPr="00DF3C80">
            <w:t xml:space="preserve"> on a tile.</w:t>
          </w:r>
        </w:p>
        <w:p w14:paraId="1B2D7BA7" w14:textId="75A2A0D1" w:rsidR="00B36341" w:rsidRDefault="00B36341" w:rsidP="00B36341">
          <w:r>
            <w:t xml:space="preserve">When the player has moved to a spot with a yellow background the pickup option becomes available and then the player can click on that button and then </w:t>
          </w:r>
          <w:proofErr w:type="gramStart"/>
          <w:r>
            <w:t>a</w:t>
          </w:r>
          <w:proofErr w:type="gramEnd"/>
          <w:r>
            <w:t xml:space="preserve"> item will be picked at random from a pool of items and will then be available in the players inventory.</w:t>
          </w:r>
        </w:p>
        <w:p w14:paraId="59F39B7F" w14:textId="42CF9FD2" w:rsidR="00B36341" w:rsidRDefault="00B36341" w:rsidP="00B36341">
          <w:r w:rsidRPr="00B36341">
            <w:rPr>
              <w:noProof/>
            </w:rPr>
            <w:drawing>
              <wp:inline distT="0" distB="0" distL="0" distR="0" wp14:anchorId="32331E7F" wp14:editId="16B5D929">
                <wp:extent cx="3444815" cy="1925818"/>
                <wp:effectExtent l="0" t="0" r="3810" b="0"/>
                <wp:docPr id="513628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28391" name=""/>
                        <pic:cNvPicPr/>
                      </pic:nvPicPr>
                      <pic:blipFill>
                        <a:blip r:embed="rId16"/>
                        <a:stretch>
                          <a:fillRect/>
                        </a:stretch>
                      </pic:blipFill>
                      <pic:spPr>
                        <a:xfrm>
                          <a:off x="0" y="0"/>
                          <a:ext cx="3449365" cy="1928362"/>
                        </a:xfrm>
                        <a:prstGeom prst="rect">
                          <a:avLst/>
                        </a:prstGeom>
                      </pic:spPr>
                    </pic:pic>
                  </a:graphicData>
                </a:graphic>
              </wp:inline>
            </w:drawing>
          </w:r>
        </w:p>
        <w:p w14:paraId="11E065DD" w14:textId="1D8DE5D8" w:rsidR="00303CE6" w:rsidRDefault="00303CE6" w:rsidP="00B36341">
          <w:r w:rsidRPr="00303CE6">
            <w:rPr>
              <w:noProof/>
            </w:rPr>
            <w:drawing>
              <wp:inline distT="0" distB="0" distL="0" distR="0" wp14:anchorId="67B73F6C" wp14:editId="0033E7B8">
                <wp:extent cx="3975336" cy="2213289"/>
                <wp:effectExtent l="0" t="0" r="6350" b="0"/>
                <wp:docPr id="1947677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77979" name=""/>
                        <pic:cNvPicPr/>
                      </pic:nvPicPr>
                      <pic:blipFill>
                        <a:blip r:embed="rId17"/>
                        <a:stretch>
                          <a:fillRect/>
                        </a:stretch>
                      </pic:blipFill>
                      <pic:spPr>
                        <a:xfrm>
                          <a:off x="0" y="0"/>
                          <a:ext cx="3978022" cy="2214784"/>
                        </a:xfrm>
                        <a:prstGeom prst="rect">
                          <a:avLst/>
                        </a:prstGeom>
                      </pic:spPr>
                    </pic:pic>
                  </a:graphicData>
                </a:graphic>
              </wp:inline>
            </w:drawing>
          </w:r>
        </w:p>
        <w:p w14:paraId="47E27785" w14:textId="36200505" w:rsidR="00303CE6" w:rsidRPr="00B36341" w:rsidRDefault="00303CE6" w:rsidP="00B36341">
          <w:r>
            <w:t xml:space="preserve">Once an item is picked up you would see </w:t>
          </w:r>
          <w:proofErr w:type="gramStart"/>
          <w:r>
            <w:t>a</w:t>
          </w:r>
          <w:proofErr w:type="gramEnd"/>
          <w:r>
            <w:t xml:space="preserve"> item/s on the left.</w:t>
          </w:r>
        </w:p>
        <w:p w14:paraId="2E3AC00E" w14:textId="75648D05" w:rsidR="00122A4F" w:rsidRDefault="00DF3C80" w:rsidP="00320CFF">
          <w:pPr>
            <w:pStyle w:val="Heading3"/>
          </w:pPr>
          <w:r w:rsidRPr="00DF3C80">
            <w:t xml:space="preserve">Player </w:t>
          </w:r>
          <w:r w:rsidR="00303CE6">
            <w:t xml:space="preserve">- </w:t>
          </w:r>
          <w:r w:rsidRPr="00DF3C80">
            <w:t>game play movement</w:t>
          </w:r>
        </w:p>
        <w:p w14:paraId="7E10674B" w14:textId="630A01C0" w:rsidR="00B36341" w:rsidRDefault="00B36341" w:rsidP="00B36341">
          <w:r>
            <w:t xml:space="preserve">When it is your </w:t>
          </w:r>
          <w:proofErr w:type="gramStart"/>
          <w:r>
            <w:t>turn</w:t>
          </w:r>
          <w:proofErr w:type="gramEnd"/>
          <w:r>
            <w:t xml:space="preserve"> you can select the move option and then click any tile adjacent to you(these tiles will be shaded differently) and once you click on a tile you will be moved there. In this example I will head towards the boss.</w:t>
          </w:r>
        </w:p>
        <w:p w14:paraId="66A1D40A" w14:textId="71D0968B" w:rsidR="00B36341" w:rsidRDefault="00B36341" w:rsidP="00B36341">
          <w:r w:rsidRPr="00B36341">
            <w:rPr>
              <w:noProof/>
            </w:rPr>
            <w:lastRenderedPageBreak/>
            <w:drawing>
              <wp:inline distT="0" distB="0" distL="0" distR="0" wp14:anchorId="6A2C3EB1" wp14:editId="449F2AAB">
                <wp:extent cx="3742491" cy="2058620"/>
                <wp:effectExtent l="0" t="0" r="0" b="0"/>
                <wp:docPr id="923837503"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37503" name="Picture 1" descr="A screenshot of a game&#10;&#10;Description automatically generated"/>
                        <pic:cNvPicPr/>
                      </pic:nvPicPr>
                      <pic:blipFill>
                        <a:blip r:embed="rId18"/>
                        <a:stretch>
                          <a:fillRect/>
                        </a:stretch>
                      </pic:blipFill>
                      <pic:spPr>
                        <a:xfrm>
                          <a:off x="0" y="0"/>
                          <a:ext cx="3748825" cy="2062104"/>
                        </a:xfrm>
                        <a:prstGeom prst="rect">
                          <a:avLst/>
                        </a:prstGeom>
                      </pic:spPr>
                    </pic:pic>
                  </a:graphicData>
                </a:graphic>
              </wp:inline>
            </w:drawing>
          </w:r>
        </w:p>
        <w:p w14:paraId="68DC09DD" w14:textId="290921B2" w:rsidR="00B36341" w:rsidRPr="00B36341" w:rsidRDefault="00B36341" w:rsidP="00B36341">
          <w:r w:rsidRPr="00B36341">
            <w:rPr>
              <w:noProof/>
            </w:rPr>
            <w:drawing>
              <wp:inline distT="0" distB="0" distL="0" distR="0" wp14:anchorId="5E5E6D66" wp14:editId="3E977DE0">
                <wp:extent cx="3381097" cy="1877921"/>
                <wp:effectExtent l="0" t="0" r="0" b="8255"/>
                <wp:docPr id="501559498"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59498" name="Picture 1" descr="A screenshot of a game&#10;&#10;Description automatically generated"/>
                        <pic:cNvPicPr/>
                      </pic:nvPicPr>
                      <pic:blipFill>
                        <a:blip r:embed="rId19"/>
                        <a:stretch>
                          <a:fillRect/>
                        </a:stretch>
                      </pic:blipFill>
                      <pic:spPr>
                        <a:xfrm>
                          <a:off x="0" y="0"/>
                          <a:ext cx="3391762" cy="1883845"/>
                        </a:xfrm>
                        <a:prstGeom prst="rect">
                          <a:avLst/>
                        </a:prstGeom>
                      </pic:spPr>
                    </pic:pic>
                  </a:graphicData>
                </a:graphic>
              </wp:inline>
            </w:drawing>
          </w:r>
        </w:p>
        <w:p w14:paraId="0F71AC6A" w14:textId="16F0174E" w:rsidR="005E5210" w:rsidRDefault="005E5210" w:rsidP="005E5210">
          <w:pPr>
            <w:pStyle w:val="Heading3"/>
          </w:pPr>
          <w:r>
            <w:t>Admin – Delete player account</w:t>
          </w:r>
        </w:p>
        <w:p w14:paraId="7FD78F71" w14:textId="7917F940" w:rsidR="005E5210" w:rsidRDefault="005E5210" w:rsidP="005E5210">
          <w:r>
            <w:t>First the Admin must click on a user account found in the left pane.</w:t>
          </w:r>
        </w:p>
        <w:p w14:paraId="4C00FA9C" w14:textId="202522A7" w:rsidR="004113B2" w:rsidRPr="005E5210" w:rsidRDefault="004113B2" w:rsidP="005E5210">
          <w:r>
            <w:t>Then the Admin must click on the ‘delete user’ button and then a popup will ask for confirmation.</w:t>
          </w:r>
        </w:p>
        <w:p w14:paraId="74374C10" w14:textId="7CC73514" w:rsidR="005E5210" w:rsidRDefault="005E5210" w:rsidP="005E5210">
          <w:r w:rsidRPr="005E5210">
            <w:rPr>
              <w:noProof/>
            </w:rPr>
            <w:drawing>
              <wp:inline distT="0" distB="0" distL="0" distR="0" wp14:anchorId="014C3070" wp14:editId="12BB7F23">
                <wp:extent cx="3400501" cy="1757759"/>
                <wp:effectExtent l="0" t="0" r="0" b="0"/>
                <wp:docPr id="1071898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9883" name="Picture 1" descr="A screenshot of a computer&#10;&#10;Description automatically generated"/>
                        <pic:cNvPicPr/>
                      </pic:nvPicPr>
                      <pic:blipFill>
                        <a:blip r:embed="rId20"/>
                        <a:stretch>
                          <a:fillRect/>
                        </a:stretch>
                      </pic:blipFill>
                      <pic:spPr>
                        <a:xfrm>
                          <a:off x="0" y="0"/>
                          <a:ext cx="3402693" cy="1758892"/>
                        </a:xfrm>
                        <a:prstGeom prst="rect">
                          <a:avLst/>
                        </a:prstGeom>
                      </pic:spPr>
                    </pic:pic>
                  </a:graphicData>
                </a:graphic>
              </wp:inline>
            </w:drawing>
          </w:r>
        </w:p>
        <w:p w14:paraId="282C3A53" w14:textId="68DE45F1" w:rsidR="004113B2" w:rsidRDefault="004113B2" w:rsidP="005E5210">
          <w:r>
            <w:t xml:space="preserve">The admin could then click on the yes button on the right botton of the popup. If </w:t>
          </w:r>
          <w:proofErr w:type="gramStart"/>
          <w:r>
            <w:t>so</w:t>
          </w:r>
          <w:proofErr w:type="gramEnd"/>
          <w:r>
            <w:t xml:space="preserve"> the account will be deleted from the database. If they click ‘no’ then the popup will be closed </w:t>
          </w:r>
          <w:r w:rsidR="00990232">
            <w:t>and then nothing will happen.</w:t>
          </w:r>
        </w:p>
        <w:p w14:paraId="17179BF1" w14:textId="4C238377" w:rsidR="004113B2" w:rsidRPr="005E5210" w:rsidRDefault="004113B2" w:rsidP="005E5210">
          <w:r w:rsidRPr="004113B2">
            <w:rPr>
              <w:noProof/>
            </w:rPr>
            <w:drawing>
              <wp:inline distT="0" distB="0" distL="0" distR="0" wp14:anchorId="097743AD" wp14:editId="301C3E6D">
                <wp:extent cx="3031830" cy="1674082"/>
                <wp:effectExtent l="0" t="0" r="0" b="2540"/>
                <wp:docPr id="14121797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79731" name="Picture 1" descr="A screenshot of a computer&#10;&#10;Description automatically generated"/>
                        <pic:cNvPicPr/>
                      </pic:nvPicPr>
                      <pic:blipFill>
                        <a:blip r:embed="rId21"/>
                        <a:stretch>
                          <a:fillRect/>
                        </a:stretch>
                      </pic:blipFill>
                      <pic:spPr>
                        <a:xfrm>
                          <a:off x="0" y="0"/>
                          <a:ext cx="3034205" cy="1675393"/>
                        </a:xfrm>
                        <a:prstGeom prst="rect">
                          <a:avLst/>
                        </a:prstGeom>
                      </pic:spPr>
                    </pic:pic>
                  </a:graphicData>
                </a:graphic>
              </wp:inline>
            </w:drawing>
          </w:r>
        </w:p>
        <w:p w14:paraId="0494B84A" w14:textId="4BBEA178" w:rsidR="005E5210" w:rsidRDefault="005E5210" w:rsidP="005E5210">
          <w:pPr>
            <w:pStyle w:val="Heading3"/>
          </w:pPr>
          <w:r>
            <w:lastRenderedPageBreak/>
            <w:t>Admin – Create player account</w:t>
          </w:r>
        </w:p>
        <w:p w14:paraId="2B5AF21F" w14:textId="15AAAE2E" w:rsidR="00990232" w:rsidRDefault="00990232" w:rsidP="00990232">
          <w:r w:rsidRPr="00990232">
            <w:rPr>
              <w:noProof/>
            </w:rPr>
            <w:drawing>
              <wp:inline distT="0" distB="0" distL="0" distR="0" wp14:anchorId="4FE8D3CE" wp14:editId="7B307B67">
                <wp:extent cx="2774731" cy="1570562"/>
                <wp:effectExtent l="0" t="0" r="6985" b="0"/>
                <wp:docPr id="72973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3592" name=""/>
                        <pic:cNvPicPr/>
                      </pic:nvPicPr>
                      <pic:blipFill>
                        <a:blip r:embed="rId22"/>
                        <a:stretch>
                          <a:fillRect/>
                        </a:stretch>
                      </pic:blipFill>
                      <pic:spPr>
                        <a:xfrm>
                          <a:off x="0" y="0"/>
                          <a:ext cx="2796934" cy="1583130"/>
                        </a:xfrm>
                        <a:prstGeom prst="rect">
                          <a:avLst/>
                        </a:prstGeom>
                      </pic:spPr>
                    </pic:pic>
                  </a:graphicData>
                </a:graphic>
              </wp:inline>
            </w:drawing>
          </w:r>
        </w:p>
        <w:p w14:paraId="5BB8BF7D" w14:textId="39ACC3E5" w:rsidR="00380D9C" w:rsidRDefault="00380D9C" w:rsidP="00990232">
          <w:r>
            <w:t>To create a user account the admin must click on the ‘create user’ button.</w:t>
          </w:r>
        </w:p>
        <w:p w14:paraId="111A5147" w14:textId="386F23FE" w:rsidR="00380D9C" w:rsidRDefault="00380D9C" w:rsidP="00990232">
          <w:r w:rsidRPr="00380D9C">
            <w:rPr>
              <w:noProof/>
            </w:rPr>
            <w:drawing>
              <wp:inline distT="0" distB="0" distL="0" distR="0" wp14:anchorId="1AC48D1C" wp14:editId="288BF889">
                <wp:extent cx="2279936" cy="1259128"/>
                <wp:effectExtent l="0" t="0" r="6350" b="0"/>
                <wp:docPr id="133755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5326" name="Picture 1" descr="A screenshot of a computer&#10;&#10;Description automatically generated"/>
                        <pic:cNvPicPr/>
                      </pic:nvPicPr>
                      <pic:blipFill>
                        <a:blip r:embed="rId23"/>
                        <a:stretch>
                          <a:fillRect/>
                        </a:stretch>
                      </pic:blipFill>
                      <pic:spPr>
                        <a:xfrm>
                          <a:off x="0" y="0"/>
                          <a:ext cx="2290367" cy="1264889"/>
                        </a:xfrm>
                        <a:prstGeom prst="rect">
                          <a:avLst/>
                        </a:prstGeom>
                      </pic:spPr>
                    </pic:pic>
                  </a:graphicData>
                </a:graphic>
              </wp:inline>
            </w:drawing>
          </w:r>
        </w:p>
        <w:p w14:paraId="19BD1FFE" w14:textId="5B7D01B8" w:rsidR="00380D9C" w:rsidRDefault="00380D9C" w:rsidP="00990232">
          <w:r>
            <w:t>After they clicked that button, a will face a popup which will ask for confirmation, if yes then the admin will be logged out and then the user will be sent to the registration page.</w:t>
          </w:r>
        </w:p>
        <w:p w14:paraId="59D4ACCF" w14:textId="022C37A6" w:rsidR="00380D9C" w:rsidRDefault="00380D9C" w:rsidP="00990232">
          <w:r>
            <w:t>In which they will enter the new user account’s username, email and password and will then press create user and then the user will have been created successfully.</w:t>
          </w:r>
        </w:p>
        <w:p w14:paraId="6C7FB124" w14:textId="21F546C0" w:rsidR="00380D9C" w:rsidRPr="00990232" w:rsidRDefault="00380D9C" w:rsidP="00990232">
          <w:r w:rsidRPr="00380D9C">
            <w:rPr>
              <w:noProof/>
            </w:rPr>
            <w:drawing>
              <wp:inline distT="0" distB="0" distL="0" distR="0" wp14:anchorId="59A8020C" wp14:editId="675DC9F9">
                <wp:extent cx="2267809" cy="2429021"/>
                <wp:effectExtent l="0" t="0" r="0" b="0"/>
                <wp:docPr id="1550828672" name="Picture 1" descr="A screenshot of a register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28672" name="Picture 1" descr="A screenshot of a register page&#10;&#10;Description automatically generated"/>
                        <pic:cNvPicPr/>
                      </pic:nvPicPr>
                      <pic:blipFill>
                        <a:blip r:embed="rId24"/>
                        <a:stretch>
                          <a:fillRect/>
                        </a:stretch>
                      </pic:blipFill>
                      <pic:spPr>
                        <a:xfrm>
                          <a:off x="0" y="0"/>
                          <a:ext cx="2278060" cy="2440001"/>
                        </a:xfrm>
                        <a:prstGeom prst="rect">
                          <a:avLst/>
                        </a:prstGeom>
                      </pic:spPr>
                    </pic:pic>
                  </a:graphicData>
                </a:graphic>
              </wp:inline>
            </w:drawing>
          </w:r>
        </w:p>
        <w:p w14:paraId="5F75071B" w14:textId="31BC3D89" w:rsidR="005E5210" w:rsidRDefault="005E5210" w:rsidP="005E5210">
          <w:pPr>
            <w:pStyle w:val="Heading3"/>
          </w:pPr>
          <w:r>
            <w:t>Admin – Update player account</w:t>
          </w:r>
        </w:p>
        <w:p w14:paraId="48D41C4D" w14:textId="18CA74CF" w:rsidR="00380D9C" w:rsidRDefault="00380D9C" w:rsidP="005E5210">
          <w:r>
            <w:t>The admin will log in and be in the admin lobby. The admin will select any user on the left pane by clicking on them. They will then click on the update user button.</w:t>
          </w:r>
        </w:p>
        <w:p w14:paraId="7569E28E" w14:textId="04BC9910" w:rsidR="00380D9C" w:rsidRDefault="00741976" w:rsidP="005E5210">
          <w:r w:rsidRPr="00741976">
            <w:rPr>
              <w:noProof/>
            </w:rPr>
            <w:drawing>
              <wp:inline distT="0" distB="0" distL="0" distR="0" wp14:anchorId="5248B867" wp14:editId="52D46885">
                <wp:extent cx="2646181" cy="1433580"/>
                <wp:effectExtent l="0" t="0" r="1905" b="0"/>
                <wp:docPr id="156385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85150" name="Picture 1" descr="A screenshot of a computer&#10;&#10;Description automatically generated"/>
                        <pic:cNvPicPr/>
                      </pic:nvPicPr>
                      <pic:blipFill>
                        <a:blip r:embed="rId25"/>
                        <a:stretch>
                          <a:fillRect/>
                        </a:stretch>
                      </pic:blipFill>
                      <pic:spPr>
                        <a:xfrm>
                          <a:off x="0" y="0"/>
                          <a:ext cx="2650490" cy="1435915"/>
                        </a:xfrm>
                        <a:prstGeom prst="rect">
                          <a:avLst/>
                        </a:prstGeom>
                      </pic:spPr>
                    </pic:pic>
                  </a:graphicData>
                </a:graphic>
              </wp:inline>
            </w:drawing>
          </w:r>
        </w:p>
        <w:p w14:paraId="4527E0FB" w14:textId="5A0E7B74" w:rsidR="00741976" w:rsidRDefault="00741976" w:rsidP="005E5210">
          <w:r w:rsidRPr="00741976">
            <w:rPr>
              <w:noProof/>
            </w:rPr>
            <w:lastRenderedPageBreak/>
            <w:drawing>
              <wp:inline distT="0" distB="0" distL="0" distR="0" wp14:anchorId="78A2FF82" wp14:editId="64311CF8">
                <wp:extent cx="2241129" cy="1156967"/>
                <wp:effectExtent l="0" t="0" r="6985" b="5715"/>
                <wp:docPr id="1306086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6937" name="Picture 1" descr="A screenshot of a computer&#10;&#10;Description automatically generated"/>
                        <pic:cNvPicPr/>
                      </pic:nvPicPr>
                      <pic:blipFill>
                        <a:blip r:embed="rId26"/>
                        <a:stretch>
                          <a:fillRect/>
                        </a:stretch>
                      </pic:blipFill>
                      <pic:spPr>
                        <a:xfrm>
                          <a:off x="0" y="0"/>
                          <a:ext cx="2253277" cy="1163238"/>
                        </a:xfrm>
                        <a:prstGeom prst="rect">
                          <a:avLst/>
                        </a:prstGeom>
                      </pic:spPr>
                    </pic:pic>
                  </a:graphicData>
                </a:graphic>
              </wp:inline>
            </w:drawing>
          </w:r>
        </w:p>
        <w:p w14:paraId="3A19C936" w14:textId="22B13B69" w:rsidR="00741976" w:rsidRDefault="00741976" w:rsidP="005E5210">
          <w:r>
            <w:t xml:space="preserve">If </w:t>
          </w:r>
          <w:proofErr w:type="gramStart"/>
          <w:r>
            <w:t>yes</w:t>
          </w:r>
          <w:proofErr w:type="gramEnd"/>
          <w:r>
            <w:t xml:space="preserve"> a window will pop up and then the admin can edit the details of the user.</w:t>
          </w:r>
        </w:p>
        <w:p w14:paraId="497256DF" w14:textId="5EDBCF07" w:rsidR="00741976" w:rsidRDefault="00741976" w:rsidP="005E5210">
          <w:r w:rsidRPr="00741976">
            <w:rPr>
              <w:noProof/>
            </w:rPr>
            <w:drawing>
              <wp:inline distT="0" distB="0" distL="0" distR="0" wp14:anchorId="31A21EC7" wp14:editId="2ECC0589">
                <wp:extent cx="2163514" cy="2273695"/>
                <wp:effectExtent l="0" t="0" r="8255" b="0"/>
                <wp:docPr id="1699178768" name="Picture 1" descr="A screen 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78768" name="Picture 1" descr="A screen shot of a login screen&#10;&#10;Description automatically generated"/>
                        <pic:cNvPicPr/>
                      </pic:nvPicPr>
                      <pic:blipFill>
                        <a:blip r:embed="rId27"/>
                        <a:stretch>
                          <a:fillRect/>
                        </a:stretch>
                      </pic:blipFill>
                      <pic:spPr>
                        <a:xfrm>
                          <a:off x="0" y="0"/>
                          <a:ext cx="2175785" cy="2286591"/>
                        </a:xfrm>
                        <a:prstGeom prst="rect">
                          <a:avLst/>
                        </a:prstGeom>
                      </pic:spPr>
                    </pic:pic>
                  </a:graphicData>
                </a:graphic>
              </wp:inline>
            </w:drawing>
          </w:r>
        </w:p>
        <w:p w14:paraId="7F414DBE" w14:textId="0049D735" w:rsidR="00741976" w:rsidRPr="005E5210" w:rsidRDefault="00741976" w:rsidP="005E5210">
          <w:r>
            <w:t>Then the admin once they have made their changes by changing the inputs, clicking reset password which will change the password of the user to what, then all they need to do is to click update.</w:t>
          </w:r>
        </w:p>
        <w:p w14:paraId="29E02D29" w14:textId="0972EF40" w:rsidR="00741976" w:rsidRDefault="00741976" w:rsidP="00741976">
          <w:pPr>
            <w:pStyle w:val="Heading3"/>
          </w:pPr>
          <w:r>
            <w:t>How Combat works</w:t>
          </w:r>
        </w:p>
        <w:p w14:paraId="56A968DB" w14:textId="42D81654" w:rsidR="00741976" w:rsidRDefault="00741976" w:rsidP="00741976">
          <w:r>
            <w:t xml:space="preserve">Combat is really simple, once you are in a tile adjacent to </w:t>
          </w:r>
          <w:r w:rsidR="00CF0F8F">
            <w:t xml:space="preserve">a monster you are able to use your attack button. You can then click attack then click the monster. The monster health and player health </w:t>
          </w:r>
          <w:proofErr w:type="gramStart"/>
          <w:r w:rsidR="00CF0F8F">
            <w:t>is</w:t>
          </w:r>
          <w:proofErr w:type="gramEnd"/>
          <w:r w:rsidR="00CF0F8F">
            <w:t xml:space="preserve"> displayed at the top of the screen in a popup, in this popup you can then confirm the attack or not, in which if you confirm the moster will be dealt damage equal to the player strength and the same the other way around. The interaction of combat is now done for the players turn.</w:t>
          </w:r>
        </w:p>
        <w:p w14:paraId="2971D8A0" w14:textId="010C679F" w:rsidR="00E26D60" w:rsidRDefault="00E26D60" w:rsidP="00741976">
          <w:r w:rsidRPr="00E26D60">
            <w:rPr>
              <w:noProof/>
            </w:rPr>
            <w:drawing>
              <wp:inline distT="0" distB="0" distL="0" distR="0" wp14:anchorId="53EFE8DF" wp14:editId="6A1D6C16">
                <wp:extent cx="2704392" cy="1487338"/>
                <wp:effectExtent l="0" t="0" r="1270" b="0"/>
                <wp:docPr id="807110263"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10263" name="Picture 1" descr="A screenshot of a game&#10;&#10;Description automatically generated"/>
                        <pic:cNvPicPr/>
                      </pic:nvPicPr>
                      <pic:blipFill>
                        <a:blip r:embed="rId28"/>
                        <a:stretch>
                          <a:fillRect/>
                        </a:stretch>
                      </pic:blipFill>
                      <pic:spPr>
                        <a:xfrm>
                          <a:off x="0" y="0"/>
                          <a:ext cx="2713906" cy="1492570"/>
                        </a:xfrm>
                        <a:prstGeom prst="rect">
                          <a:avLst/>
                        </a:prstGeom>
                      </pic:spPr>
                    </pic:pic>
                  </a:graphicData>
                </a:graphic>
              </wp:inline>
            </w:drawing>
          </w:r>
        </w:p>
        <w:p w14:paraId="121477AD" w14:textId="363FDCE6" w:rsidR="00E26D60" w:rsidRDefault="00E26D60" w:rsidP="00741976">
          <w:r w:rsidRPr="00E26D60">
            <w:rPr>
              <w:noProof/>
            </w:rPr>
            <w:drawing>
              <wp:inline distT="0" distB="0" distL="0" distR="0" wp14:anchorId="05EDD0AA" wp14:editId="17D34BB6">
                <wp:extent cx="2757753" cy="1493761"/>
                <wp:effectExtent l="0" t="0" r="5080" b="0"/>
                <wp:docPr id="128979851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98516" name="Picture 1" descr="A screenshot of a video game&#10;&#10;Description automatically generated"/>
                        <pic:cNvPicPr/>
                      </pic:nvPicPr>
                      <pic:blipFill>
                        <a:blip r:embed="rId29"/>
                        <a:stretch>
                          <a:fillRect/>
                        </a:stretch>
                      </pic:blipFill>
                      <pic:spPr>
                        <a:xfrm>
                          <a:off x="0" y="0"/>
                          <a:ext cx="2764807" cy="1497582"/>
                        </a:xfrm>
                        <a:prstGeom prst="rect">
                          <a:avLst/>
                        </a:prstGeom>
                      </pic:spPr>
                    </pic:pic>
                  </a:graphicData>
                </a:graphic>
              </wp:inline>
            </w:drawing>
          </w:r>
        </w:p>
        <w:p w14:paraId="6097B7BE" w14:textId="30C64D0E" w:rsidR="00E26D60" w:rsidRPr="00741976" w:rsidRDefault="00E26D60" w:rsidP="00741976">
          <w:r>
            <w:t>The player can click x and then the attack phase has ended for their turn.</w:t>
          </w:r>
        </w:p>
        <w:p w14:paraId="4B01ECB2" w14:textId="29696B31" w:rsidR="00E26D60" w:rsidRDefault="00E26D60" w:rsidP="00E26D60">
          <w:pPr>
            <w:pStyle w:val="Heading3"/>
          </w:pPr>
          <w:r>
            <w:lastRenderedPageBreak/>
            <w:t>How to end your turn</w:t>
          </w:r>
        </w:p>
        <w:p w14:paraId="1B20F0CD" w14:textId="7F683484" w:rsidR="00E26D60" w:rsidRDefault="00E26D60" w:rsidP="00E26D60">
          <w:r>
            <w:t xml:space="preserve">To end your </w:t>
          </w:r>
          <w:proofErr w:type="gramStart"/>
          <w:r>
            <w:t>turn</w:t>
          </w:r>
          <w:proofErr w:type="gramEnd"/>
          <w:r>
            <w:t xml:space="preserve"> click the end turn button on the Bottom left of the game screen. You may click this button at any point on your turn. It will then skip to the next persons turn.</w:t>
          </w:r>
        </w:p>
        <w:p w14:paraId="05BB9EA2" w14:textId="5F9BC21C" w:rsidR="00E26D60" w:rsidRDefault="00E26D60" w:rsidP="00E26D60">
          <w:r w:rsidRPr="00E26D60">
            <w:rPr>
              <w:noProof/>
            </w:rPr>
            <w:drawing>
              <wp:inline distT="0" distB="0" distL="0" distR="0" wp14:anchorId="757291EC" wp14:editId="58040F1C">
                <wp:extent cx="2813538" cy="1500589"/>
                <wp:effectExtent l="0" t="0" r="6350" b="4445"/>
                <wp:docPr id="954174889"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174889" name="Picture 1" descr="A screenshot of a game&#10;&#10;Description automatically generated"/>
                        <pic:cNvPicPr/>
                      </pic:nvPicPr>
                      <pic:blipFill>
                        <a:blip r:embed="rId30"/>
                        <a:stretch>
                          <a:fillRect/>
                        </a:stretch>
                      </pic:blipFill>
                      <pic:spPr>
                        <a:xfrm>
                          <a:off x="0" y="0"/>
                          <a:ext cx="2822353" cy="1505290"/>
                        </a:xfrm>
                        <a:prstGeom prst="rect">
                          <a:avLst/>
                        </a:prstGeom>
                      </pic:spPr>
                    </pic:pic>
                  </a:graphicData>
                </a:graphic>
              </wp:inline>
            </w:drawing>
          </w:r>
        </w:p>
        <w:p w14:paraId="433DE847" w14:textId="22F049C6" w:rsidR="00E26D60" w:rsidRDefault="00E26D60" w:rsidP="00E26D60">
          <w:r w:rsidRPr="00E26D60">
            <w:rPr>
              <w:noProof/>
            </w:rPr>
            <w:drawing>
              <wp:inline distT="0" distB="0" distL="0" distR="0" wp14:anchorId="774AF988" wp14:editId="2DFEA74E">
                <wp:extent cx="1081757" cy="348666"/>
                <wp:effectExtent l="0" t="0" r="4445" b="0"/>
                <wp:docPr id="520805927" name="Picture 1" descr="A grey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05927" name="Picture 1" descr="A grey rectangular sign with black text&#10;&#10;Description automatically generated"/>
                        <pic:cNvPicPr/>
                      </pic:nvPicPr>
                      <pic:blipFill>
                        <a:blip r:embed="rId31"/>
                        <a:stretch>
                          <a:fillRect/>
                        </a:stretch>
                      </pic:blipFill>
                      <pic:spPr>
                        <a:xfrm>
                          <a:off x="0" y="0"/>
                          <a:ext cx="1091973" cy="351959"/>
                        </a:xfrm>
                        <a:prstGeom prst="rect">
                          <a:avLst/>
                        </a:prstGeom>
                      </pic:spPr>
                    </pic:pic>
                  </a:graphicData>
                </a:graphic>
              </wp:inline>
            </w:drawing>
          </w:r>
        </w:p>
        <w:p w14:paraId="1467E8BC" w14:textId="444EEE86" w:rsidR="00E26D60" w:rsidRDefault="00E26D60" w:rsidP="00E26D60">
          <w:r w:rsidRPr="00E26D60">
            <w:rPr>
              <w:noProof/>
            </w:rPr>
            <w:drawing>
              <wp:inline distT="0" distB="0" distL="0" distR="0" wp14:anchorId="23215144" wp14:editId="6F04C904">
                <wp:extent cx="2444868" cy="1328489"/>
                <wp:effectExtent l="0" t="0" r="0" b="5080"/>
                <wp:docPr id="1642186002"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186002" name="Picture 1" descr="A screenshot of a game&#10;&#10;Description automatically generated"/>
                        <pic:cNvPicPr/>
                      </pic:nvPicPr>
                      <pic:blipFill>
                        <a:blip r:embed="rId32"/>
                        <a:stretch>
                          <a:fillRect/>
                        </a:stretch>
                      </pic:blipFill>
                      <pic:spPr>
                        <a:xfrm>
                          <a:off x="0" y="0"/>
                          <a:ext cx="2449622" cy="1331072"/>
                        </a:xfrm>
                        <a:prstGeom prst="rect">
                          <a:avLst/>
                        </a:prstGeom>
                      </pic:spPr>
                    </pic:pic>
                  </a:graphicData>
                </a:graphic>
              </wp:inline>
            </w:drawing>
          </w:r>
        </w:p>
        <w:p w14:paraId="01427F56" w14:textId="77777777" w:rsidR="00E26D60" w:rsidRPr="00E26D60" w:rsidRDefault="00E26D60" w:rsidP="00E26D60"/>
        <w:p w14:paraId="7AB1748D" w14:textId="6F6AA008" w:rsidR="009A1304" w:rsidRDefault="009A1304" w:rsidP="005C3326">
          <w:pPr>
            <w:pStyle w:val="Heading3"/>
          </w:pPr>
          <w:r>
            <w:t>How Chat works</w:t>
          </w:r>
        </w:p>
        <w:p w14:paraId="19F73523" w14:textId="43DFCDED" w:rsidR="009A1304" w:rsidRDefault="008C3D45" w:rsidP="009A1304">
          <w:r w:rsidRPr="008C3D45">
            <w:rPr>
              <w:noProof/>
            </w:rPr>
            <w:drawing>
              <wp:inline distT="0" distB="0" distL="0" distR="0" wp14:anchorId="7BEBCA58" wp14:editId="5F76EFC1">
                <wp:extent cx="3744819" cy="2062406"/>
                <wp:effectExtent l="0" t="0" r="8255" b="0"/>
                <wp:docPr id="190443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434762" name=""/>
                        <pic:cNvPicPr/>
                      </pic:nvPicPr>
                      <pic:blipFill>
                        <a:blip r:embed="rId33"/>
                        <a:stretch>
                          <a:fillRect/>
                        </a:stretch>
                      </pic:blipFill>
                      <pic:spPr>
                        <a:xfrm>
                          <a:off x="0" y="0"/>
                          <a:ext cx="3751092" cy="2065861"/>
                        </a:xfrm>
                        <a:prstGeom prst="rect">
                          <a:avLst/>
                        </a:prstGeom>
                      </pic:spPr>
                    </pic:pic>
                  </a:graphicData>
                </a:graphic>
              </wp:inline>
            </w:drawing>
          </w:r>
        </w:p>
        <w:p w14:paraId="43FCF172" w14:textId="32AD2FC5" w:rsidR="008C3D45" w:rsidRDefault="008C3D45" w:rsidP="009A1304">
          <w:r>
            <w:t>The chat system is simple, you type your message into the input and then press the enter key on your keyboard.</w:t>
          </w:r>
        </w:p>
        <w:p w14:paraId="7A6A4FE6" w14:textId="149203E7" w:rsidR="008C3D45" w:rsidRPr="009A1304" w:rsidRDefault="008C3D45" w:rsidP="009A1304">
          <w:r>
            <w:t>Your message should show up on the listbox above for all the players in the lobby to see.</w:t>
          </w:r>
        </w:p>
        <w:p w14:paraId="63DCD7B1" w14:textId="0B27388F" w:rsidR="005C3326" w:rsidRDefault="005C3326" w:rsidP="005C3326">
          <w:pPr>
            <w:pStyle w:val="Heading3"/>
          </w:pPr>
          <w:r>
            <w:t>How to log out.</w:t>
          </w:r>
        </w:p>
        <w:p w14:paraId="63ECA5CF" w14:textId="21F877E4" w:rsidR="005C3326" w:rsidRDefault="005C3326" w:rsidP="005C3326">
          <w:r>
            <w:t xml:space="preserve">On the top right side of your screen in the corner of the lobby, there is a button labelled ‘logout’. If you click this </w:t>
          </w:r>
          <w:proofErr w:type="gramStart"/>
          <w:r>
            <w:t>button</w:t>
          </w:r>
          <w:proofErr w:type="gramEnd"/>
          <w:r>
            <w:t xml:space="preserve"> you will then be logged out and redirected into the login page.</w:t>
          </w:r>
        </w:p>
        <w:p w14:paraId="598A02E3" w14:textId="0653D34F" w:rsidR="005C3326" w:rsidRDefault="005C3326" w:rsidP="005C3326">
          <w:r w:rsidRPr="005C3326">
            <w:rPr>
              <w:noProof/>
            </w:rPr>
            <w:drawing>
              <wp:inline distT="0" distB="0" distL="0" distR="0" wp14:anchorId="58DE287B" wp14:editId="6C6BEC58">
                <wp:extent cx="2990597" cy="1104115"/>
                <wp:effectExtent l="0" t="0" r="635" b="1270"/>
                <wp:docPr id="1276701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01066" name="Picture 1" descr="A screenshot of a computer&#10;&#10;Description automatically generated"/>
                        <pic:cNvPicPr/>
                      </pic:nvPicPr>
                      <pic:blipFill>
                        <a:blip r:embed="rId34"/>
                        <a:stretch>
                          <a:fillRect/>
                        </a:stretch>
                      </pic:blipFill>
                      <pic:spPr>
                        <a:xfrm>
                          <a:off x="0" y="0"/>
                          <a:ext cx="2997873" cy="1106801"/>
                        </a:xfrm>
                        <a:prstGeom prst="rect">
                          <a:avLst/>
                        </a:prstGeom>
                      </pic:spPr>
                    </pic:pic>
                  </a:graphicData>
                </a:graphic>
              </wp:inline>
            </w:drawing>
          </w:r>
        </w:p>
        <w:p w14:paraId="7A11AC3C" w14:textId="24409960" w:rsidR="004A5093" w:rsidRPr="005C3326" w:rsidRDefault="004A5093" w:rsidP="005C3326">
          <w:r w:rsidRPr="004A5093">
            <w:rPr>
              <w:noProof/>
            </w:rPr>
            <w:lastRenderedPageBreak/>
            <w:drawing>
              <wp:inline distT="0" distB="0" distL="0" distR="0" wp14:anchorId="5D48C93F" wp14:editId="05535D4C">
                <wp:extent cx="637897" cy="328978"/>
                <wp:effectExtent l="0" t="0" r="0" b="0"/>
                <wp:docPr id="1535523926" name="Picture 1" descr="A grey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23926" name="Picture 1" descr="A grey rectangular sign with black text&#10;&#10;Description automatically generated"/>
                        <pic:cNvPicPr/>
                      </pic:nvPicPr>
                      <pic:blipFill>
                        <a:blip r:embed="rId35"/>
                        <a:stretch>
                          <a:fillRect/>
                        </a:stretch>
                      </pic:blipFill>
                      <pic:spPr>
                        <a:xfrm>
                          <a:off x="0" y="0"/>
                          <a:ext cx="643752" cy="331998"/>
                        </a:xfrm>
                        <a:prstGeom prst="rect">
                          <a:avLst/>
                        </a:prstGeom>
                      </pic:spPr>
                    </pic:pic>
                  </a:graphicData>
                </a:graphic>
              </wp:inline>
            </w:drawing>
          </w:r>
        </w:p>
        <w:p w14:paraId="124D831C" w14:textId="4D94E332" w:rsidR="00B36383" w:rsidRDefault="00B36383" w:rsidP="00B36383">
          <w:pPr>
            <w:pStyle w:val="Heading2"/>
          </w:pPr>
          <w:r>
            <w:t>Entity Relationship Diagram</w:t>
          </w:r>
        </w:p>
        <w:p w14:paraId="34FC32DC" w14:textId="7811BB71" w:rsidR="00122A4F" w:rsidRPr="00122A4F" w:rsidRDefault="00570C85" w:rsidP="00122A4F">
          <w:r w:rsidRPr="00570C85">
            <w:rPr>
              <w:noProof/>
            </w:rPr>
            <w:drawing>
              <wp:inline distT="0" distB="0" distL="0" distR="0" wp14:anchorId="5B50C54E" wp14:editId="281D88FD">
                <wp:extent cx="6645910" cy="3738880"/>
                <wp:effectExtent l="0" t="0" r="2540" b="0"/>
                <wp:docPr id="20482261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26125" name="Picture 1" descr="A screenshot of a computer&#10;&#10;Description automatically generated"/>
                        <pic:cNvPicPr/>
                      </pic:nvPicPr>
                      <pic:blipFill>
                        <a:blip r:embed="rId36"/>
                        <a:stretch>
                          <a:fillRect/>
                        </a:stretch>
                      </pic:blipFill>
                      <pic:spPr>
                        <a:xfrm>
                          <a:off x="0" y="0"/>
                          <a:ext cx="6645910" cy="3738880"/>
                        </a:xfrm>
                        <a:prstGeom prst="rect">
                          <a:avLst/>
                        </a:prstGeom>
                      </pic:spPr>
                    </pic:pic>
                  </a:graphicData>
                </a:graphic>
              </wp:inline>
            </w:drawing>
          </w:r>
        </w:p>
        <w:p w14:paraId="602A90C6" w14:textId="372196D3" w:rsidR="00B36383" w:rsidRDefault="00934BD7" w:rsidP="00B36383">
          <w:pPr>
            <w:pStyle w:val="Heading2"/>
          </w:pPr>
          <w:r>
            <w:t xml:space="preserve"> </w:t>
          </w:r>
          <w:r w:rsidR="00B36383">
            <w:t>CRUD Table</w:t>
          </w:r>
        </w:p>
        <w:tbl>
          <w:tblPr>
            <w:tblStyle w:val="TableGrid"/>
            <w:tblpPr w:leftFromText="180" w:rightFromText="180" w:vertAnchor="text" w:horzAnchor="margin" w:tblpXSpec="center" w:tblpY="244"/>
            <w:tblW w:w="11756" w:type="dxa"/>
            <w:tblLayout w:type="fixed"/>
            <w:tblLook w:val="04A0" w:firstRow="1" w:lastRow="0" w:firstColumn="1" w:lastColumn="0" w:noHBand="0" w:noVBand="1"/>
          </w:tblPr>
          <w:tblGrid>
            <w:gridCol w:w="851"/>
            <w:gridCol w:w="1129"/>
            <w:gridCol w:w="709"/>
            <w:gridCol w:w="793"/>
            <w:gridCol w:w="591"/>
            <w:gridCol w:w="591"/>
            <w:gridCol w:w="591"/>
            <w:gridCol w:w="591"/>
            <w:gridCol w:w="591"/>
            <w:gridCol w:w="591"/>
            <w:gridCol w:w="591"/>
            <w:gridCol w:w="591"/>
            <w:gridCol w:w="591"/>
            <w:gridCol w:w="591"/>
            <w:gridCol w:w="591"/>
            <w:gridCol w:w="591"/>
            <w:gridCol w:w="591"/>
            <w:gridCol w:w="591"/>
          </w:tblGrid>
          <w:tr w:rsidR="00886935" w14:paraId="094E82EF" w14:textId="2591AF29" w:rsidTr="000C152A">
            <w:trPr>
              <w:cantSplit/>
              <w:trHeight w:val="1134"/>
            </w:trPr>
            <w:tc>
              <w:tcPr>
                <w:tcW w:w="851" w:type="dxa"/>
              </w:tcPr>
              <w:p w14:paraId="3B63265F" w14:textId="77777777" w:rsidR="00886935" w:rsidRDefault="00886935" w:rsidP="00BA1FBE"/>
            </w:tc>
            <w:tc>
              <w:tcPr>
                <w:tcW w:w="1129" w:type="dxa"/>
              </w:tcPr>
              <w:p w14:paraId="65C3EF37" w14:textId="77777777" w:rsidR="00886935" w:rsidRDefault="00886935" w:rsidP="00BA1FBE"/>
            </w:tc>
            <w:tc>
              <w:tcPr>
                <w:tcW w:w="709" w:type="dxa"/>
                <w:vMerge w:val="restart"/>
                <w:shd w:val="clear" w:color="auto" w:fill="4EA72E" w:themeFill="accent6"/>
                <w:textDirection w:val="btLr"/>
              </w:tcPr>
              <w:p w14:paraId="28BCEF9E" w14:textId="77777777" w:rsidR="00886935" w:rsidRPr="004A5093" w:rsidRDefault="00886935" w:rsidP="00BA1FBE">
                <w:pPr>
                  <w:ind w:left="113" w:right="113"/>
                  <w:rPr>
                    <w:sz w:val="18"/>
                    <w:szCs w:val="18"/>
                  </w:rPr>
                </w:pPr>
                <w:r w:rsidRPr="004A5093">
                  <w:rPr>
                    <w:sz w:val="18"/>
                    <w:szCs w:val="18"/>
                  </w:rPr>
                  <w:t>Check username in DB</w:t>
                </w:r>
              </w:p>
            </w:tc>
            <w:tc>
              <w:tcPr>
                <w:tcW w:w="793" w:type="dxa"/>
                <w:vMerge w:val="restart"/>
                <w:shd w:val="clear" w:color="auto" w:fill="4EA72E" w:themeFill="accent6"/>
                <w:textDirection w:val="btLr"/>
              </w:tcPr>
              <w:p w14:paraId="734143AE" w14:textId="77777777" w:rsidR="00886935" w:rsidRPr="004A5093" w:rsidRDefault="00886935" w:rsidP="00BA1FBE">
                <w:pPr>
                  <w:ind w:left="113" w:right="113"/>
                  <w:rPr>
                    <w:sz w:val="18"/>
                    <w:szCs w:val="18"/>
                  </w:rPr>
                </w:pPr>
                <w:r w:rsidRPr="004A5093">
                  <w:rPr>
                    <w:sz w:val="18"/>
                    <w:szCs w:val="18"/>
                  </w:rPr>
                  <w:t>Reg new user</w:t>
                </w:r>
              </w:p>
            </w:tc>
            <w:tc>
              <w:tcPr>
                <w:tcW w:w="591" w:type="dxa"/>
                <w:vMerge w:val="restart"/>
                <w:shd w:val="clear" w:color="auto" w:fill="4EA72E" w:themeFill="accent6"/>
                <w:textDirection w:val="btLr"/>
              </w:tcPr>
              <w:p w14:paraId="29CE6EC3" w14:textId="77777777" w:rsidR="00886935" w:rsidRPr="004A5093" w:rsidRDefault="00886935" w:rsidP="00BA1FBE">
                <w:pPr>
                  <w:ind w:left="113" w:right="113"/>
                  <w:rPr>
                    <w:sz w:val="18"/>
                    <w:szCs w:val="18"/>
                  </w:rPr>
                </w:pPr>
                <w:r w:rsidRPr="004A5093">
                  <w:rPr>
                    <w:sz w:val="18"/>
                    <w:szCs w:val="18"/>
                  </w:rPr>
                  <w:t>Check password against username</w:t>
                </w:r>
              </w:p>
            </w:tc>
            <w:tc>
              <w:tcPr>
                <w:tcW w:w="591" w:type="dxa"/>
                <w:vMerge w:val="restart"/>
                <w:shd w:val="clear" w:color="auto" w:fill="4EA72E" w:themeFill="accent6"/>
                <w:textDirection w:val="btLr"/>
              </w:tcPr>
              <w:p w14:paraId="6F7BEEC0" w14:textId="77777777" w:rsidR="00886935" w:rsidRPr="004A5093" w:rsidRDefault="00886935" w:rsidP="00BA1FBE">
                <w:pPr>
                  <w:ind w:left="113" w:right="113"/>
                  <w:rPr>
                    <w:sz w:val="18"/>
                    <w:szCs w:val="18"/>
                  </w:rPr>
                </w:pPr>
                <w:r>
                  <w:rPr>
                    <w:sz w:val="18"/>
                    <w:szCs w:val="18"/>
                  </w:rPr>
                  <w:t>Lock account</w:t>
                </w:r>
              </w:p>
            </w:tc>
            <w:tc>
              <w:tcPr>
                <w:tcW w:w="591" w:type="dxa"/>
                <w:vMerge w:val="restart"/>
                <w:shd w:val="clear" w:color="auto" w:fill="4EA72E" w:themeFill="accent6"/>
                <w:textDirection w:val="btLr"/>
              </w:tcPr>
              <w:p w14:paraId="008339A2" w14:textId="77777777" w:rsidR="00886935" w:rsidRPr="004A5093" w:rsidRDefault="00886935" w:rsidP="00BA1FBE">
                <w:pPr>
                  <w:ind w:left="113" w:right="113"/>
                  <w:rPr>
                    <w:sz w:val="18"/>
                    <w:szCs w:val="18"/>
                  </w:rPr>
                </w:pPr>
                <w:r>
                  <w:rPr>
                    <w:sz w:val="18"/>
                    <w:szCs w:val="18"/>
                  </w:rPr>
                  <w:t>Login accepted</w:t>
                </w:r>
              </w:p>
            </w:tc>
            <w:tc>
              <w:tcPr>
                <w:tcW w:w="591" w:type="dxa"/>
                <w:vMerge w:val="restart"/>
                <w:shd w:val="clear" w:color="auto" w:fill="4EA72E" w:themeFill="accent6"/>
                <w:textDirection w:val="btLr"/>
              </w:tcPr>
              <w:p w14:paraId="4546B552" w14:textId="77777777" w:rsidR="00886935" w:rsidRPr="004A5093" w:rsidRDefault="00886935" w:rsidP="00BA1FBE">
                <w:pPr>
                  <w:ind w:left="113" w:right="113"/>
                  <w:rPr>
                    <w:sz w:val="18"/>
                    <w:szCs w:val="18"/>
                  </w:rPr>
                </w:pPr>
                <w:r>
                  <w:rPr>
                    <w:sz w:val="18"/>
                    <w:szCs w:val="18"/>
                  </w:rPr>
                  <w:t>Join existing game</w:t>
                </w:r>
              </w:p>
            </w:tc>
            <w:tc>
              <w:tcPr>
                <w:tcW w:w="591" w:type="dxa"/>
                <w:vMerge w:val="restart"/>
                <w:shd w:val="clear" w:color="auto" w:fill="4EA72E" w:themeFill="accent6"/>
                <w:textDirection w:val="btLr"/>
              </w:tcPr>
              <w:p w14:paraId="44A6F0D8" w14:textId="77777777" w:rsidR="00886935" w:rsidRPr="004A5093" w:rsidRDefault="00886935" w:rsidP="00BA1FBE">
                <w:pPr>
                  <w:ind w:left="113" w:right="113"/>
                  <w:rPr>
                    <w:sz w:val="18"/>
                    <w:szCs w:val="18"/>
                  </w:rPr>
                </w:pPr>
                <w:r>
                  <w:rPr>
                    <w:sz w:val="18"/>
                    <w:szCs w:val="18"/>
                  </w:rPr>
                  <w:t>Start game</w:t>
                </w:r>
              </w:p>
            </w:tc>
            <w:tc>
              <w:tcPr>
                <w:tcW w:w="591" w:type="dxa"/>
                <w:vMerge w:val="restart"/>
                <w:shd w:val="clear" w:color="auto" w:fill="4EA72E" w:themeFill="accent6"/>
                <w:textDirection w:val="btLr"/>
              </w:tcPr>
              <w:p w14:paraId="53725C8B" w14:textId="77777777" w:rsidR="00886935" w:rsidRPr="004A5093" w:rsidRDefault="00886935" w:rsidP="00BA1FBE">
                <w:pPr>
                  <w:ind w:left="113" w:right="113"/>
                  <w:rPr>
                    <w:sz w:val="18"/>
                    <w:szCs w:val="18"/>
                  </w:rPr>
                </w:pPr>
                <w:r>
                  <w:rPr>
                    <w:sz w:val="18"/>
                    <w:szCs w:val="18"/>
                  </w:rPr>
                  <w:t>Game ends</w:t>
                </w:r>
              </w:p>
            </w:tc>
            <w:tc>
              <w:tcPr>
                <w:tcW w:w="591" w:type="dxa"/>
                <w:vMerge w:val="restart"/>
                <w:shd w:val="clear" w:color="auto" w:fill="4EA72E" w:themeFill="accent6"/>
                <w:textDirection w:val="btLr"/>
              </w:tcPr>
              <w:p w14:paraId="655524AC" w14:textId="77777777" w:rsidR="00886935" w:rsidRPr="004A5093" w:rsidRDefault="00886935" w:rsidP="00BA1FBE">
                <w:pPr>
                  <w:ind w:left="113" w:right="113"/>
                  <w:rPr>
                    <w:sz w:val="18"/>
                    <w:szCs w:val="18"/>
                  </w:rPr>
                </w:pPr>
                <w:r>
                  <w:rPr>
                    <w:sz w:val="18"/>
                    <w:szCs w:val="18"/>
                  </w:rPr>
                  <w:t>Player moves</w:t>
                </w:r>
              </w:p>
            </w:tc>
            <w:tc>
              <w:tcPr>
                <w:tcW w:w="591" w:type="dxa"/>
                <w:vMerge w:val="restart"/>
                <w:shd w:val="clear" w:color="auto" w:fill="4EA72E" w:themeFill="accent6"/>
                <w:textDirection w:val="btLr"/>
              </w:tcPr>
              <w:p w14:paraId="0E6CD512" w14:textId="77777777" w:rsidR="00886935" w:rsidRPr="004A5093" w:rsidRDefault="00886935" w:rsidP="00BA1FBE">
                <w:pPr>
                  <w:ind w:left="113" w:right="113"/>
                  <w:rPr>
                    <w:sz w:val="18"/>
                    <w:szCs w:val="18"/>
                  </w:rPr>
                </w:pPr>
                <w:r>
                  <w:rPr>
                    <w:sz w:val="18"/>
                    <w:szCs w:val="18"/>
                  </w:rPr>
                  <w:t>Combat</w:t>
                </w:r>
              </w:p>
            </w:tc>
            <w:tc>
              <w:tcPr>
                <w:tcW w:w="591" w:type="dxa"/>
                <w:vMerge w:val="restart"/>
                <w:shd w:val="clear" w:color="auto" w:fill="4EA72E" w:themeFill="accent6"/>
                <w:textDirection w:val="btLr"/>
              </w:tcPr>
              <w:p w14:paraId="0036CD50" w14:textId="72931294" w:rsidR="00886935" w:rsidRPr="004A5093" w:rsidRDefault="00886935" w:rsidP="00BA1FBE">
                <w:pPr>
                  <w:ind w:left="113" w:right="113"/>
                  <w:rPr>
                    <w:sz w:val="18"/>
                    <w:szCs w:val="18"/>
                  </w:rPr>
                </w:pPr>
                <w:r>
                  <w:rPr>
                    <w:sz w:val="18"/>
                    <w:szCs w:val="18"/>
                  </w:rPr>
                  <w:t>Player quits Game</w:t>
                </w:r>
              </w:p>
            </w:tc>
            <w:tc>
              <w:tcPr>
                <w:tcW w:w="591" w:type="dxa"/>
                <w:vMerge w:val="restart"/>
                <w:shd w:val="clear" w:color="auto" w:fill="4EA72E" w:themeFill="accent6"/>
                <w:textDirection w:val="btLr"/>
              </w:tcPr>
              <w:p w14:paraId="516F2B43" w14:textId="77777777" w:rsidR="00886935" w:rsidRPr="004A5093" w:rsidRDefault="00886935" w:rsidP="00BA1FBE">
                <w:pPr>
                  <w:ind w:left="113" w:right="113"/>
                  <w:rPr>
                    <w:sz w:val="18"/>
                    <w:szCs w:val="18"/>
                  </w:rPr>
                </w:pPr>
                <w:r>
                  <w:rPr>
                    <w:sz w:val="18"/>
                    <w:szCs w:val="18"/>
                  </w:rPr>
                  <w:t>Player logs out</w:t>
                </w:r>
              </w:p>
            </w:tc>
            <w:tc>
              <w:tcPr>
                <w:tcW w:w="591" w:type="dxa"/>
                <w:vMerge w:val="restart"/>
                <w:shd w:val="clear" w:color="auto" w:fill="4EA72E" w:themeFill="accent6"/>
                <w:textDirection w:val="btLr"/>
              </w:tcPr>
              <w:p w14:paraId="30DB81D5" w14:textId="77777777" w:rsidR="00886935" w:rsidRPr="004A5093" w:rsidRDefault="00886935" w:rsidP="00BA1FBE">
                <w:pPr>
                  <w:ind w:left="113" w:right="113"/>
                  <w:rPr>
                    <w:sz w:val="18"/>
                    <w:szCs w:val="18"/>
                  </w:rPr>
                </w:pPr>
                <w:r>
                  <w:rPr>
                    <w:sz w:val="18"/>
                    <w:szCs w:val="18"/>
                  </w:rPr>
                  <w:t>Admin kill game</w:t>
                </w:r>
              </w:p>
            </w:tc>
            <w:tc>
              <w:tcPr>
                <w:tcW w:w="591" w:type="dxa"/>
                <w:vMerge w:val="restart"/>
                <w:shd w:val="clear" w:color="auto" w:fill="4EA72E" w:themeFill="accent6"/>
                <w:textDirection w:val="btLr"/>
              </w:tcPr>
              <w:p w14:paraId="70109E18" w14:textId="77777777" w:rsidR="00886935" w:rsidRPr="004A5093" w:rsidRDefault="00886935" w:rsidP="00BA1FBE">
                <w:pPr>
                  <w:ind w:left="113" w:right="113"/>
                  <w:rPr>
                    <w:sz w:val="18"/>
                    <w:szCs w:val="18"/>
                  </w:rPr>
                </w:pPr>
                <w:r>
                  <w:rPr>
                    <w:sz w:val="18"/>
                    <w:szCs w:val="18"/>
                  </w:rPr>
                  <w:t>Admin edits existing player</w:t>
                </w:r>
              </w:p>
            </w:tc>
            <w:tc>
              <w:tcPr>
                <w:tcW w:w="591" w:type="dxa"/>
                <w:vMerge w:val="restart"/>
                <w:shd w:val="clear" w:color="auto" w:fill="4EA72E" w:themeFill="accent6"/>
                <w:textDirection w:val="btLr"/>
              </w:tcPr>
              <w:p w14:paraId="488DF721" w14:textId="77777777" w:rsidR="00886935" w:rsidRPr="004A5093" w:rsidRDefault="00886935" w:rsidP="00BA1FBE">
                <w:pPr>
                  <w:ind w:left="113" w:right="113"/>
                  <w:rPr>
                    <w:sz w:val="18"/>
                    <w:szCs w:val="18"/>
                  </w:rPr>
                </w:pPr>
                <w:r>
                  <w:rPr>
                    <w:sz w:val="18"/>
                    <w:szCs w:val="18"/>
                  </w:rPr>
                  <w:t>Picking up an item</w:t>
                </w:r>
              </w:p>
            </w:tc>
            <w:tc>
              <w:tcPr>
                <w:tcW w:w="591" w:type="dxa"/>
                <w:vMerge w:val="restart"/>
                <w:shd w:val="clear" w:color="auto" w:fill="4EA72E" w:themeFill="accent6"/>
                <w:textDirection w:val="btLr"/>
              </w:tcPr>
              <w:p w14:paraId="60F980A6" w14:textId="5039B677" w:rsidR="00886935" w:rsidRDefault="00886935" w:rsidP="00BA1FBE">
                <w:pPr>
                  <w:ind w:left="113" w:right="113"/>
                  <w:rPr>
                    <w:sz w:val="18"/>
                    <w:szCs w:val="18"/>
                  </w:rPr>
                </w:pPr>
                <w:r>
                  <w:rPr>
                    <w:sz w:val="18"/>
                    <w:szCs w:val="18"/>
                  </w:rPr>
                  <w:t>Admin Delete User</w:t>
                </w:r>
              </w:p>
            </w:tc>
          </w:tr>
          <w:tr w:rsidR="00886935" w14:paraId="414AA77E" w14:textId="5EC94874" w:rsidTr="000C152A">
            <w:trPr>
              <w:cantSplit/>
              <w:trHeight w:val="1134"/>
            </w:trPr>
            <w:tc>
              <w:tcPr>
                <w:tcW w:w="851" w:type="dxa"/>
              </w:tcPr>
              <w:p w14:paraId="2401CB6A" w14:textId="77777777" w:rsidR="00886935" w:rsidRDefault="00886935" w:rsidP="00BA1FBE"/>
            </w:tc>
            <w:tc>
              <w:tcPr>
                <w:tcW w:w="1129" w:type="dxa"/>
              </w:tcPr>
              <w:p w14:paraId="73E56B02" w14:textId="77777777" w:rsidR="00886935" w:rsidRDefault="00886935" w:rsidP="00BA1FBE"/>
              <w:p w14:paraId="43473332" w14:textId="77777777" w:rsidR="00886935" w:rsidRDefault="00886935" w:rsidP="00BA1FBE"/>
              <w:p w14:paraId="1D83EE97" w14:textId="77777777" w:rsidR="00886935" w:rsidRPr="00EE0F0E" w:rsidRDefault="00886935" w:rsidP="00BA1FBE"/>
            </w:tc>
            <w:tc>
              <w:tcPr>
                <w:tcW w:w="709" w:type="dxa"/>
                <w:vMerge/>
                <w:shd w:val="clear" w:color="auto" w:fill="4EA72E" w:themeFill="accent6"/>
                <w:textDirection w:val="btLr"/>
              </w:tcPr>
              <w:p w14:paraId="6964E022" w14:textId="77777777" w:rsidR="00886935" w:rsidRPr="004A5093" w:rsidRDefault="00886935" w:rsidP="00BA1FBE">
                <w:pPr>
                  <w:ind w:left="113" w:right="113"/>
                  <w:rPr>
                    <w:sz w:val="18"/>
                    <w:szCs w:val="18"/>
                  </w:rPr>
                </w:pPr>
              </w:p>
            </w:tc>
            <w:tc>
              <w:tcPr>
                <w:tcW w:w="793" w:type="dxa"/>
                <w:vMerge/>
                <w:shd w:val="clear" w:color="auto" w:fill="4EA72E" w:themeFill="accent6"/>
                <w:textDirection w:val="btLr"/>
              </w:tcPr>
              <w:p w14:paraId="5DF76AEA"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77CD88CB"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2305C244"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2EFA818C"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5B489F57"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0C15B163"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3742E235"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1BECCA6C"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661E496E"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32F3E3A5"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5170ECE2"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743C7FED"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5004A188"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5CB5B0C0" w14:textId="77777777" w:rsidR="00886935" w:rsidRPr="004A5093" w:rsidRDefault="00886935" w:rsidP="00BA1FBE">
                <w:pPr>
                  <w:ind w:left="113" w:right="113"/>
                  <w:rPr>
                    <w:sz w:val="18"/>
                    <w:szCs w:val="18"/>
                  </w:rPr>
                </w:pPr>
              </w:p>
            </w:tc>
            <w:tc>
              <w:tcPr>
                <w:tcW w:w="591" w:type="dxa"/>
                <w:vMerge/>
                <w:shd w:val="clear" w:color="auto" w:fill="4EA72E" w:themeFill="accent6"/>
                <w:textDirection w:val="btLr"/>
              </w:tcPr>
              <w:p w14:paraId="6AED7669" w14:textId="77777777" w:rsidR="00886935" w:rsidRPr="004A5093" w:rsidRDefault="00886935" w:rsidP="00BA1FBE">
                <w:pPr>
                  <w:ind w:left="113" w:right="113"/>
                  <w:rPr>
                    <w:sz w:val="18"/>
                    <w:szCs w:val="18"/>
                  </w:rPr>
                </w:pPr>
              </w:p>
            </w:tc>
          </w:tr>
          <w:tr w:rsidR="007E5878" w14:paraId="1AB1BEC1" w14:textId="32E4860B" w:rsidTr="000C152A">
            <w:tc>
              <w:tcPr>
                <w:tcW w:w="851" w:type="dxa"/>
                <w:vMerge w:val="restart"/>
                <w:shd w:val="clear" w:color="auto" w:fill="FF0000"/>
              </w:tcPr>
              <w:p w14:paraId="68085C45" w14:textId="77777777" w:rsidR="007E5878" w:rsidRDefault="007E5878" w:rsidP="00BA1FBE">
                <w:r>
                  <w:t>Player</w:t>
                </w:r>
              </w:p>
            </w:tc>
            <w:tc>
              <w:tcPr>
                <w:tcW w:w="1129" w:type="dxa"/>
                <w:shd w:val="clear" w:color="auto" w:fill="FF0000"/>
              </w:tcPr>
              <w:p w14:paraId="23C8B88E" w14:textId="77777777" w:rsidR="007E5878" w:rsidRDefault="007E5878" w:rsidP="00BA1FBE"/>
            </w:tc>
            <w:tc>
              <w:tcPr>
                <w:tcW w:w="709" w:type="dxa"/>
              </w:tcPr>
              <w:p w14:paraId="665CF23B" w14:textId="77777777" w:rsidR="007E5878" w:rsidRDefault="007E5878" w:rsidP="00BA1FBE">
                <w:r>
                  <w:t>R</w:t>
                </w:r>
              </w:p>
            </w:tc>
            <w:tc>
              <w:tcPr>
                <w:tcW w:w="793" w:type="dxa"/>
              </w:tcPr>
              <w:p w14:paraId="16C5A8B0" w14:textId="77777777" w:rsidR="007E5878" w:rsidRDefault="007E5878" w:rsidP="00BA1FBE">
                <w:r>
                  <w:t>C</w:t>
                </w:r>
              </w:p>
            </w:tc>
            <w:tc>
              <w:tcPr>
                <w:tcW w:w="591" w:type="dxa"/>
              </w:tcPr>
              <w:p w14:paraId="37E526F4" w14:textId="77777777" w:rsidR="007E5878" w:rsidRDefault="007E5878" w:rsidP="00BA1FBE"/>
            </w:tc>
            <w:tc>
              <w:tcPr>
                <w:tcW w:w="591" w:type="dxa"/>
              </w:tcPr>
              <w:p w14:paraId="6D142F43" w14:textId="77777777" w:rsidR="007E5878" w:rsidRDefault="007E5878" w:rsidP="00BA1FBE"/>
            </w:tc>
            <w:tc>
              <w:tcPr>
                <w:tcW w:w="591" w:type="dxa"/>
              </w:tcPr>
              <w:p w14:paraId="3A660843" w14:textId="77777777" w:rsidR="007E5878" w:rsidRDefault="007E5878" w:rsidP="00BA1FBE">
                <w:r>
                  <w:t>R</w:t>
                </w:r>
              </w:p>
            </w:tc>
            <w:tc>
              <w:tcPr>
                <w:tcW w:w="591" w:type="dxa"/>
              </w:tcPr>
              <w:p w14:paraId="7757D3F8" w14:textId="77777777" w:rsidR="007E5878" w:rsidRDefault="007E5878" w:rsidP="00BA1FBE">
                <w:r>
                  <w:t>R</w:t>
                </w:r>
              </w:p>
            </w:tc>
            <w:tc>
              <w:tcPr>
                <w:tcW w:w="591" w:type="dxa"/>
              </w:tcPr>
              <w:p w14:paraId="7F6BC4EE" w14:textId="77777777" w:rsidR="007E5878" w:rsidRDefault="007E5878" w:rsidP="00BA1FBE">
                <w:r>
                  <w:t>R</w:t>
                </w:r>
              </w:p>
            </w:tc>
            <w:tc>
              <w:tcPr>
                <w:tcW w:w="591" w:type="dxa"/>
              </w:tcPr>
              <w:p w14:paraId="646ED7C5" w14:textId="77777777" w:rsidR="007E5878" w:rsidRDefault="007E5878" w:rsidP="00BA1FBE">
                <w:r>
                  <w:t>RU</w:t>
                </w:r>
              </w:p>
            </w:tc>
            <w:tc>
              <w:tcPr>
                <w:tcW w:w="591" w:type="dxa"/>
              </w:tcPr>
              <w:p w14:paraId="0B587D68" w14:textId="77777777" w:rsidR="007E5878" w:rsidRDefault="007E5878" w:rsidP="00BA1FBE">
                <w:r>
                  <w:t>R</w:t>
                </w:r>
              </w:p>
            </w:tc>
            <w:tc>
              <w:tcPr>
                <w:tcW w:w="591" w:type="dxa"/>
              </w:tcPr>
              <w:p w14:paraId="5CCFB447" w14:textId="77777777" w:rsidR="007E5878" w:rsidRDefault="007E5878" w:rsidP="00BA1FBE">
                <w:r>
                  <w:t>R</w:t>
                </w:r>
              </w:p>
            </w:tc>
            <w:tc>
              <w:tcPr>
                <w:tcW w:w="591" w:type="dxa"/>
              </w:tcPr>
              <w:p w14:paraId="2743FC29" w14:textId="0F3CA7B6" w:rsidR="007E5878" w:rsidRDefault="007E5878" w:rsidP="00BA1FBE">
                <w:r>
                  <w:t>R</w:t>
                </w:r>
              </w:p>
            </w:tc>
            <w:tc>
              <w:tcPr>
                <w:tcW w:w="591" w:type="dxa"/>
              </w:tcPr>
              <w:p w14:paraId="762D67BD" w14:textId="615A12CD" w:rsidR="007E5878" w:rsidRDefault="007E5878" w:rsidP="00BA1FBE">
                <w:r>
                  <w:t>R</w:t>
                </w:r>
              </w:p>
            </w:tc>
            <w:tc>
              <w:tcPr>
                <w:tcW w:w="591" w:type="dxa"/>
              </w:tcPr>
              <w:p w14:paraId="46F1BC5D" w14:textId="2DD6310D" w:rsidR="007E5878" w:rsidRDefault="007E5878" w:rsidP="00BA1FBE"/>
            </w:tc>
            <w:tc>
              <w:tcPr>
                <w:tcW w:w="591" w:type="dxa"/>
              </w:tcPr>
              <w:p w14:paraId="42D41B9E" w14:textId="29CEA5C4" w:rsidR="007E5878" w:rsidRDefault="007E5878" w:rsidP="00BA1FBE">
                <w:r>
                  <w:t>RU</w:t>
                </w:r>
              </w:p>
            </w:tc>
            <w:tc>
              <w:tcPr>
                <w:tcW w:w="591" w:type="dxa"/>
              </w:tcPr>
              <w:p w14:paraId="5E346273" w14:textId="3BE30410" w:rsidR="007E5878" w:rsidRDefault="007E5878" w:rsidP="00BA1FBE">
                <w:r>
                  <w:t>R</w:t>
                </w:r>
              </w:p>
            </w:tc>
            <w:tc>
              <w:tcPr>
                <w:tcW w:w="591" w:type="dxa"/>
              </w:tcPr>
              <w:p w14:paraId="03F71D0E" w14:textId="5119D396" w:rsidR="007E5878" w:rsidRDefault="007E5878" w:rsidP="00BA1FBE">
                <w:r>
                  <w:t>D</w:t>
                </w:r>
              </w:p>
            </w:tc>
          </w:tr>
          <w:tr w:rsidR="007E5878" w14:paraId="3DBE1E14" w14:textId="3A225962" w:rsidTr="000C152A">
            <w:tc>
              <w:tcPr>
                <w:tcW w:w="851" w:type="dxa"/>
                <w:vMerge/>
                <w:shd w:val="clear" w:color="auto" w:fill="FF0000"/>
              </w:tcPr>
              <w:p w14:paraId="2FEFB7F3" w14:textId="77777777" w:rsidR="007E5878" w:rsidRDefault="007E5878" w:rsidP="00BA1FBE"/>
            </w:tc>
            <w:tc>
              <w:tcPr>
                <w:tcW w:w="1129" w:type="dxa"/>
                <w:shd w:val="clear" w:color="auto" w:fill="FF0000"/>
              </w:tcPr>
              <w:p w14:paraId="1A70A3D8" w14:textId="77777777" w:rsidR="007E5878" w:rsidRDefault="007E5878" w:rsidP="00BA1FBE">
                <w:r>
                  <w:t>Player ID</w:t>
                </w:r>
              </w:p>
            </w:tc>
            <w:tc>
              <w:tcPr>
                <w:tcW w:w="709" w:type="dxa"/>
              </w:tcPr>
              <w:p w14:paraId="6E4A62A4" w14:textId="77777777" w:rsidR="007E5878" w:rsidRDefault="007E5878" w:rsidP="00BA1FBE"/>
            </w:tc>
            <w:tc>
              <w:tcPr>
                <w:tcW w:w="793" w:type="dxa"/>
              </w:tcPr>
              <w:p w14:paraId="36B7313A" w14:textId="77777777" w:rsidR="007E5878" w:rsidRDefault="007E5878" w:rsidP="00BA1FBE">
                <w:r>
                  <w:t>C</w:t>
                </w:r>
              </w:p>
            </w:tc>
            <w:tc>
              <w:tcPr>
                <w:tcW w:w="591" w:type="dxa"/>
              </w:tcPr>
              <w:p w14:paraId="2CE85D75" w14:textId="77777777" w:rsidR="007E5878" w:rsidRDefault="007E5878" w:rsidP="00BA1FBE"/>
            </w:tc>
            <w:tc>
              <w:tcPr>
                <w:tcW w:w="591" w:type="dxa"/>
              </w:tcPr>
              <w:p w14:paraId="69560DBE" w14:textId="77777777" w:rsidR="007E5878" w:rsidRDefault="007E5878" w:rsidP="00BA1FBE"/>
            </w:tc>
            <w:tc>
              <w:tcPr>
                <w:tcW w:w="591" w:type="dxa"/>
              </w:tcPr>
              <w:p w14:paraId="255A33BA" w14:textId="77777777" w:rsidR="007E5878" w:rsidRDefault="007E5878" w:rsidP="00BA1FBE"/>
            </w:tc>
            <w:tc>
              <w:tcPr>
                <w:tcW w:w="591" w:type="dxa"/>
              </w:tcPr>
              <w:p w14:paraId="107F2A29" w14:textId="77777777" w:rsidR="007E5878" w:rsidRDefault="007E5878" w:rsidP="00BA1FBE"/>
            </w:tc>
            <w:tc>
              <w:tcPr>
                <w:tcW w:w="591" w:type="dxa"/>
              </w:tcPr>
              <w:p w14:paraId="79811439" w14:textId="77777777" w:rsidR="007E5878" w:rsidRDefault="007E5878" w:rsidP="00BA1FBE"/>
            </w:tc>
            <w:tc>
              <w:tcPr>
                <w:tcW w:w="591" w:type="dxa"/>
              </w:tcPr>
              <w:p w14:paraId="67F1CAC9" w14:textId="77777777" w:rsidR="007E5878" w:rsidRDefault="007E5878" w:rsidP="00BA1FBE"/>
            </w:tc>
            <w:tc>
              <w:tcPr>
                <w:tcW w:w="591" w:type="dxa"/>
              </w:tcPr>
              <w:p w14:paraId="41FD796E" w14:textId="77777777" w:rsidR="007E5878" w:rsidRDefault="007E5878" w:rsidP="00BA1FBE">
                <w:r>
                  <w:t>R</w:t>
                </w:r>
              </w:p>
            </w:tc>
            <w:tc>
              <w:tcPr>
                <w:tcW w:w="591" w:type="dxa"/>
              </w:tcPr>
              <w:p w14:paraId="342846D4" w14:textId="77777777" w:rsidR="007E5878" w:rsidRDefault="007E5878" w:rsidP="00BA1FBE">
                <w:r>
                  <w:t>R</w:t>
                </w:r>
              </w:p>
            </w:tc>
            <w:tc>
              <w:tcPr>
                <w:tcW w:w="591" w:type="dxa"/>
              </w:tcPr>
              <w:p w14:paraId="08321301" w14:textId="77777777" w:rsidR="007E5878" w:rsidRDefault="007E5878" w:rsidP="00BA1FBE"/>
            </w:tc>
            <w:tc>
              <w:tcPr>
                <w:tcW w:w="591" w:type="dxa"/>
              </w:tcPr>
              <w:p w14:paraId="040FB4A1" w14:textId="77777777" w:rsidR="007E5878" w:rsidRDefault="007E5878" w:rsidP="00BA1FBE"/>
            </w:tc>
            <w:tc>
              <w:tcPr>
                <w:tcW w:w="591" w:type="dxa"/>
              </w:tcPr>
              <w:p w14:paraId="69913EDB" w14:textId="77777777" w:rsidR="007E5878" w:rsidRDefault="007E5878" w:rsidP="00BA1FBE"/>
            </w:tc>
            <w:tc>
              <w:tcPr>
                <w:tcW w:w="591" w:type="dxa"/>
              </w:tcPr>
              <w:p w14:paraId="04254482" w14:textId="77BA0EEA" w:rsidR="007E5878" w:rsidRDefault="007E5878" w:rsidP="00BA1FBE">
                <w:r>
                  <w:t>R</w:t>
                </w:r>
              </w:p>
            </w:tc>
            <w:tc>
              <w:tcPr>
                <w:tcW w:w="591" w:type="dxa"/>
              </w:tcPr>
              <w:p w14:paraId="24C1E6C0" w14:textId="77777777" w:rsidR="007E5878" w:rsidRDefault="007E5878" w:rsidP="00BA1FBE"/>
            </w:tc>
            <w:tc>
              <w:tcPr>
                <w:tcW w:w="591" w:type="dxa"/>
              </w:tcPr>
              <w:p w14:paraId="52CBE063" w14:textId="66D711F5" w:rsidR="007E5878" w:rsidRDefault="007E5878" w:rsidP="00BA1FBE">
                <w:r>
                  <w:t>D</w:t>
                </w:r>
              </w:p>
            </w:tc>
          </w:tr>
          <w:tr w:rsidR="007E5878" w14:paraId="42D43E37" w14:textId="726C235B" w:rsidTr="000C152A">
            <w:tc>
              <w:tcPr>
                <w:tcW w:w="851" w:type="dxa"/>
                <w:vMerge/>
                <w:shd w:val="clear" w:color="auto" w:fill="FF0000"/>
              </w:tcPr>
              <w:p w14:paraId="4194C64C" w14:textId="77777777" w:rsidR="007E5878" w:rsidRDefault="007E5878" w:rsidP="00BA1FBE"/>
            </w:tc>
            <w:tc>
              <w:tcPr>
                <w:tcW w:w="1129" w:type="dxa"/>
                <w:shd w:val="clear" w:color="auto" w:fill="FF0000"/>
              </w:tcPr>
              <w:p w14:paraId="03883412" w14:textId="77777777" w:rsidR="007E5878" w:rsidRDefault="007E5878" w:rsidP="00BA1FBE">
                <w:r>
                  <w:t>Username</w:t>
                </w:r>
              </w:p>
            </w:tc>
            <w:tc>
              <w:tcPr>
                <w:tcW w:w="709" w:type="dxa"/>
              </w:tcPr>
              <w:p w14:paraId="1B423D94" w14:textId="77777777" w:rsidR="007E5878" w:rsidRDefault="007E5878" w:rsidP="00BA1FBE">
                <w:r>
                  <w:t>R</w:t>
                </w:r>
              </w:p>
            </w:tc>
            <w:tc>
              <w:tcPr>
                <w:tcW w:w="793" w:type="dxa"/>
              </w:tcPr>
              <w:p w14:paraId="57412298" w14:textId="77777777" w:rsidR="007E5878" w:rsidRDefault="007E5878" w:rsidP="00BA1FBE">
                <w:r>
                  <w:t>C</w:t>
                </w:r>
              </w:p>
            </w:tc>
            <w:tc>
              <w:tcPr>
                <w:tcW w:w="591" w:type="dxa"/>
              </w:tcPr>
              <w:p w14:paraId="78D8F429" w14:textId="77777777" w:rsidR="007E5878" w:rsidRDefault="007E5878" w:rsidP="00BA1FBE">
                <w:r>
                  <w:t>R</w:t>
                </w:r>
              </w:p>
            </w:tc>
            <w:tc>
              <w:tcPr>
                <w:tcW w:w="591" w:type="dxa"/>
              </w:tcPr>
              <w:p w14:paraId="361BCC05" w14:textId="77777777" w:rsidR="007E5878" w:rsidRDefault="007E5878" w:rsidP="00BA1FBE">
                <w:r>
                  <w:t>R</w:t>
                </w:r>
              </w:p>
            </w:tc>
            <w:tc>
              <w:tcPr>
                <w:tcW w:w="591" w:type="dxa"/>
              </w:tcPr>
              <w:p w14:paraId="636EB0DC" w14:textId="77777777" w:rsidR="007E5878" w:rsidRDefault="007E5878" w:rsidP="00BA1FBE">
                <w:r>
                  <w:t>R</w:t>
                </w:r>
              </w:p>
            </w:tc>
            <w:tc>
              <w:tcPr>
                <w:tcW w:w="591" w:type="dxa"/>
              </w:tcPr>
              <w:p w14:paraId="2883C7FB" w14:textId="77777777" w:rsidR="007E5878" w:rsidRDefault="007E5878" w:rsidP="00BA1FBE">
                <w:r>
                  <w:t>R</w:t>
                </w:r>
              </w:p>
            </w:tc>
            <w:tc>
              <w:tcPr>
                <w:tcW w:w="591" w:type="dxa"/>
              </w:tcPr>
              <w:p w14:paraId="629BBCC7" w14:textId="77777777" w:rsidR="007E5878" w:rsidRDefault="007E5878" w:rsidP="00BA1FBE">
                <w:r>
                  <w:t>R</w:t>
                </w:r>
              </w:p>
            </w:tc>
            <w:tc>
              <w:tcPr>
                <w:tcW w:w="591" w:type="dxa"/>
              </w:tcPr>
              <w:p w14:paraId="0BA5FAE8" w14:textId="77777777" w:rsidR="007E5878" w:rsidRDefault="007E5878" w:rsidP="00BA1FBE">
                <w:r>
                  <w:t>R</w:t>
                </w:r>
              </w:p>
            </w:tc>
            <w:tc>
              <w:tcPr>
                <w:tcW w:w="591" w:type="dxa"/>
              </w:tcPr>
              <w:p w14:paraId="79975D3C" w14:textId="77777777" w:rsidR="007E5878" w:rsidRDefault="007E5878" w:rsidP="00BA1FBE"/>
            </w:tc>
            <w:tc>
              <w:tcPr>
                <w:tcW w:w="591" w:type="dxa"/>
              </w:tcPr>
              <w:p w14:paraId="3EE0C786" w14:textId="77777777" w:rsidR="007E5878" w:rsidRDefault="007E5878" w:rsidP="00BA1FBE"/>
            </w:tc>
            <w:tc>
              <w:tcPr>
                <w:tcW w:w="591" w:type="dxa"/>
              </w:tcPr>
              <w:p w14:paraId="50533BEA" w14:textId="24FAB2FB" w:rsidR="007E5878" w:rsidRDefault="007E5878" w:rsidP="00BA1FBE">
                <w:r>
                  <w:t>R</w:t>
                </w:r>
              </w:p>
            </w:tc>
            <w:tc>
              <w:tcPr>
                <w:tcW w:w="591" w:type="dxa"/>
              </w:tcPr>
              <w:p w14:paraId="242E70DA" w14:textId="57902E38" w:rsidR="007E5878" w:rsidRDefault="007E5878" w:rsidP="00BA1FBE">
                <w:r>
                  <w:t>R</w:t>
                </w:r>
              </w:p>
            </w:tc>
            <w:tc>
              <w:tcPr>
                <w:tcW w:w="591" w:type="dxa"/>
              </w:tcPr>
              <w:p w14:paraId="24AC23CE" w14:textId="77777777" w:rsidR="007E5878" w:rsidRDefault="007E5878" w:rsidP="00BA1FBE"/>
            </w:tc>
            <w:tc>
              <w:tcPr>
                <w:tcW w:w="591" w:type="dxa"/>
              </w:tcPr>
              <w:p w14:paraId="7AE649AF" w14:textId="6DACF217" w:rsidR="007E5878" w:rsidRDefault="007E5878" w:rsidP="00BA1FBE">
                <w:r>
                  <w:t>RU</w:t>
                </w:r>
              </w:p>
            </w:tc>
            <w:tc>
              <w:tcPr>
                <w:tcW w:w="591" w:type="dxa"/>
              </w:tcPr>
              <w:p w14:paraId="6FA5B316" w14:textId="0F1FAF02" w:rsidR="007E5878" w:rsidRDefault="007E5878" w:rsidP="00BA1FBE">
                <w:r>
                  <w:t>R</w:t>
                </w:r>
              </w:p>
            </w:tc>
            <w:tc>
              <w:tcPr>
                <w:tcW w:w="591" w:type="dxa"/>
              </w:tcPr>
              <w:p w14:paraId="399561C1" w14:textId="63D8D67E" w:rsidR="007E5878" w:rsidRDefault="007E5878" w:rsidP="00BA1FBE">
                <w:r>
                  <w:t>D</w:t>
                </w:r>
              </w:p>
            </w:tc>
          </w:tr>
          <w:tr w:rsidR="007E5878" w14:paraId="1F7C4969" w14:textId="32D40128" w:rsidTr="000C152A">
            <w:tc>
              <w:tcPr>
                <w:tcW w:w="851" w:type="dxa"/>
                <w:vMerge/>
                <w:shd w:val="clear" w:color="auto" w:fill="FF0000"/>
              </w:tcPr>
              <w:p w14:paraId="63639B1F" w14:textId="77777777" w:rsidR="007E5878" w:rsidRDefault="007E5878" w:rsidP="00BA1FBE"/>
            </w:tc>
            <w:tc>
              <w:tcPr>
                <w:tcW w:w="1129" w:type="dxa"/>
                <w:shd w:val="clear" w:color="auto" w:fill="FF0000"/>
              </w:tcPr>
              <w:p w14:paraId="7F42D79D" w14:textId="77777777" w:rsidR="007E5878" w:rsidRDefault="007E5878" w:rsidP="00BA1FBE">
                <w:r>
                  <w:t>Password</w:t>
                </w:r>
              </w:p>
            </w:tc>
            <w:tc>
              <w:tcPr>
                <w:tcW w:w="709" w:type="dxa"/>
              </w:tcPr>
              <w:p w14:paraId="42569CB1" w14:textId="77777777" w:rsidR="007E5878" w:rsidRDefault="007E5878" w:rsidP="00BA1FBE"/>
            </w:tc>
            <w:tc>
              <w:tcPr>
                <w:tcW w:w="793" w:type="dxa"/>
              </w:tcPr>
              <w:p w14:paraId="0FC6197B" w14:textId="77777777" w:rsidR="007E5878" w:rsidRDefault="007E5878" w:rsidP="00BA1FBE">
                <w:r>
                  <w:t>C</w:t>
                </w:r>
              </w:p>
            </w:tc>
            <w:tc>
              <w:tcPr>
                <w:tcW w:w="591" w:type="dxa"/>
              </w:tcPr>
              <w:p w14:paraId="3DCC3BBB" w14:textId="77777777" w:rsidR="007E5878" w:rsidRDefault="007E5878" w:rsidP="00BA1FBE">
                <w:r>
                  <w:t>R</w:t>
                </w:r>
              </w:p>
            </w:tc>
            <w:tc>
              <w:tcPr>
                <w:tcW w:w="591" w:type="dxa"/>
              </w:tcPr>
              <w:p w14:paraId="5F1C49AD" w14:textId="77777777" w:rsidR="007E5878" w:rsidRDefault="007E5878" w:rsidP="00BA1FBE"/>
            </w:tc>
            <w:tc>
              <w:tcPr>
                <w:tcW w:w="591" w:type="dxa"/>
              </w:tcPr>
              <w:p w14:paraId="5B435C65" w14:textId="77777777" w:rsidR="007E5878" w:rsidRDefault="007E5878" w:rsidP="00BA1FBE"/>
            </w:tc>
            <w:tc>
              <w:tcPr>
                <w:tcW w:w="591" w:type="dxa"/>
              </w:tcPr>
              <w:p w14:paraId="423C73C5" w14:textId="77777777" w:rsidR="007E5878" w:rsidRDefault="007E5878" w:rsidP="00BA1FBE"/>
            </w:tc>
            <w:tc>
              <w:tcPr>
                <w:tcW w:w="591" w:type="dxa"/>
              </w:tcPr>
              <w:p w14:paraId="243227AE" w14:textId="77777777" w:rsidR="007E5878" w:rsidRDefault="007E5878" w:rsidP="00BA1FBE"/>
            </w:tc>
            <w:tc>
              <w:tcPr>
                <w:tcW w:w="591" w:type="dxa"/>
              </w:tcPr>
              <w:p w14:paraId="33291341" w14:textId="77777777" w:rsidR="007E5878" w:rsidRDefault="007E5878" w:rsidP="00BA1FBE"/>
            </w:tc>
            <w:tc>
              <w:tcPr>
                <w:tcW w:w="591" w:type="dxa"/>
              </w:tcPr>
              <w:p w14:paraId="49D484AC" w14:textId="77777777" w:rsidR="007E5878" w:rsidRDefault="007E5878" w:rsidP="00BA1FBE"/>
            </w:tc>
            <w:tc>
              <w:tcPr>
                <w:tcW w:w="591" w:type="dxa"/>
              </w:tcPr>
              <w:p w14:paraId="78F28F13" w14:textId="77777777" w:rsidR="007E5878" w:rsidRDefault="007E5878" w:rsidP="00BA1FBE"/>
            </w:tc>
            <w:tc>
              <w:tcPr>
                <w:tcW w:w="591" w:type="dxa"/>
              </w:tcPr>
              <w:p w14:paraId="0C67CEE1" w14:textId="77777777" w:rsidR="007E5878" w:rsidRDefault="007E5878" w:rsidP="00BA1FBE"/>
            </w:tc>
            <w:tc>
              <w:tcPr>
                <w:tcW w:w="591" w:type="dxa"/>
              </w:tcPr>
              <w:p w14:paraId="057854B3" w14:textId="77777777" w:rsidR="007E5878" w:rsidRDefault="007E5878" w:rsidP="00BA1FBE"/>
            </w:tc>
            <w:tc>
              <w:tcPr>
                <w:tcW w:w="591" w:type="dxa"/>
              </w:tcPr>
              <w:p w14:paraId="74560B06" w14:textId="77777777" w:rsidR="007E5878" w:rsidRDefault="007E5878" w:rsidP="00BA1FBE"/>
            </w:tc>
            <w:tc>
              <w:tcPr>
                <w:tcW w:w="591" w:type="dxa"/>
              </w:tcPr>
              <w:p w14:paraId="23F1E7A2" w14:textId="35AA8341" w:rsidR="007E5878" w:rsidRDefault="007E5878" w:rsidP="00BA1FBE">
                <w:r>
                  <w:t>RU</w:t>
                </w:r>
              </w:p>
            </w:tc>
            <w:tc>
              <w:tcPr>
                <w:tcW w:w="591" w:type="dxa"/>
              </w:tcPr>
              <w:p w14:paraId="124FEE79" w14:textId="77777777" w:rsidR="007E5878" w:rsidRDefault="007E5878" w:rsidP="00BA1FBE"/>
            </w:tc>
            <w:tc>
              <w:tcPr>
                <w:tcW w:w="591" w:type="dxa"/>
              </w:tcPr>
              <w:p w14:paraId="0A3D1F6B" w14:textId="10A98E98" w:rsidR="007E5878" w:rsidRDefault="007E5878" w:rsidP="00BA1FBE">
                <w:r>
                  <w:t>D</w:t>
                </w:r>
              </w:p>
            </w:tc>
          </w:tr>
          <w:tr w:rsidR="007E5878" w14:paraId="167BE3EF" w14:textId="65EB1513" w:rsidTr="000C152A">
            <w:tc>
              <w:tcPr>
                <w:tcW w:w="851" w:type="dxa"/>
                <w:vMerge/>
                <w:shd w:val="clear" w:color="auto" w:fill="FF0000"/>
              </w:tcPr>
              <w:p w14:paraId="7E19167C" w14:textId="77777777" w:rsidR="007E5878" w:rsidRDefault="007E5878" w:rsidP="00BA1FBE"/>
            </w:tc>
            <w:tc>
              <w:tcPr>
                <w:tcW w:w="1129" w:type="dxa"/>
                <w:shd w:val="clear" w:color="auto" w:fill="FF0000"/>
              </w:tcPr>
              <w:p w14:paraId="23808EFB" w14:textId="77777777" w:rsidR="007E5878" w:rsidRDefault="007E5878" w:rsidP="00BA1FBE">
                <w:r>
                  <w:t>Email</w:t>
                </w:r>
              </w:p>
            </w:tc>
            <w:tc>
              <w:tcPr>
                <w:tcW w:w="709" w:type="dxa"/>
              </w:tcPr>
              <w:p w14:paraId="15F9F772" w14:textId="77777777" w:rsidR="007E5878" w:rsidRDefault="007E5878" w:rsidP="00BA1FBE"/>
            </w:tc>
            <w:tc>
              <w:tcPr>
                <w:tcW w:w="793" w:type="dxa"/>
              </w:tcPr>
              <w:p w14:paraId="31969619" w14:textId="77777777" w:rsidR="007E5878" w:rsidRDefault="007E5878" w:rsidP="00BA1FBE">
                <w:r>
                  <w:t>C</w:t>
                </w:r>
              </w:p>
            </w:tc>
            <w:tc>
              <w:tcPr>
                <w:tcW w:w="591" w:type="dxa"/>
              </w:tcPr>
              <w:p w14:paraId="79091412" w14:textId="77777777" w:rsidR="007E5878" w:rsidRDefault="007E5878" w:rsidP="00BA1FBE"/>
            </w:tc>
            <w:tc>
              <w:tcPr>
                <w:tcW w:w="591" w:type="dxa"/>
              </w:tcPr>
              <w:p w14:paraId="6C53F251" w14:textId="77777777" w:rsidR="007E5878" w:rsidRDefault="007E5878" w:rsidP="00BA1FBE"/>
            </w:tc>
            <w:tc>
              <w:tcPr>
                <w:tcW w:w="591" w:type="dxa"/>
              </w:tcPr>
              <w:p w14:paraId="6B841053" w14:textId="77777777" w:rsidR="007E5878" w:rsidRDefault="007E5878" w:rsidP="00BA1FBE"/>
            </w:tc>
            <w:tc>
              <w:tcPr>
                <w:tcW w:w="591" w:type="dxa"/>
              </w:tcPr>
              <w:p w14:paraId="44732694" w14:textId="77777777" w:rsidR="007E5878" w:rsidRDefault="007E5878" w:rsidP="00BA1FBE"/>
            </w:tc>
            <w:tc>
              <w:tcPr>
                <w:tcW w:w="591" w:type="dxa"/>
              </w:tcPr>
              <w:p w14:paraId="109BE14C" w14:textId="77777777" w:rsidR="007E5878" w:rsidRDefault="007E5878" w:rsidP="00BA1FBE"/>
            </w:tc>
            <w:tc>
              <w:tcPr>
                <w:tcW w:w="591" w:type="dxa"/>
              </w:tcPr>
              <w:p w14:paraId="471ED8CE" w14:textId="77777777" w:rsidR="007E5878" w:rsidRDefault="007E5878" w:rsidP="00BA1FBE"/>
            </w:tc>
            <w:tc>
              <w:tcPr>
                <w:tcW w:w="591" w:type="dxa"/>
              </w:tcPr>
              <w:p w14:paraId="05703985" w14:textId="77777777" w:rsidR="007E5878" w:rsidRDefault="007E5878" w:rsidP="00BA1FBE"/>
            </w:tc>
            <w:tc>
              <w:tcPr>
                <w:tcW w:w="591" w:type="dxa"/>
              </w:tcPr>
              <w:p w14:paraId="3D5B5F42" w14:textId="77777777" w:rsidR="007E5878" w:rsidRDefault="007E5878" w:rsidP="00BA1FBE"/>
            </w:tc>
            <w:tc>
              <w:tcPr>
                <w:tcW w:w="591" w:type="dxa"/>
              </w:tcPr>
              <w:p w14:paraId="75624CCD" w14:textId="77777777" w:rsidR="007E5878" w:rsidRDefault="007E5878" w:rsidP="00BA1FBE"/>
            </w:tc>
            <w:tc>
              <w:tcPr>
                <w:tcW w:w="591" w:type="dxa"/>
              </w:tcPr>
              <w:p w14:paraId="57294EE8" w14:textId="77777777" w:rsidR="007E5878" w:rsidRDefault="007E5878" w:rsidP="00BA1FBE"/>
            </w:tc>
            <w:tc>
              <w:tcPr>
                <w:tcW w:w="591" w:type="dxa"/>
              </w:tcPr>
              <w:p w14:paraId="66C4ECA0" w14:textId="77777777" w:rsidR="007E5878" w:rsidRDefault="007E5878" w:rsidP="00BA1FBE"/>
            </w:tc>
            <w:tc>
              <w:tcPr>
                <w:tcW w:w="591" w:type="dxa"/>
              </w:tcPr>
              <w:p w14:paraId="2BB6A7DE" w14:textId="0C162F31" w:rsidR="007E5878" w:rsidRDefault="007E5878" w:rsidP="00BA1FBE">
                <w:r>
                  <w:t>RU</w:t>
                </w:r>
              </w:p>
            </w:tc>
            <w:tc>
              <w:tcPr>
                <w:tcW w:w="591" w:type="dxa"/>
              </w:tcPr>
              <w:p w14:paraId="1952BF26" w14:textId="77777777" w:rsidR="007E5878" w:rsidRDefault="007E5878" w:rsidP="00BA1FBE"/>
            </w:tc>
            <w:tc>
              <w:tcPr>
                <w:tcW w:w="591" w:type="dxa"/>
              </w:tcPr>
              <w:p w14:paraId="06946581" w14:textId="445DFC71" w:rsidR="007E5878" w:rsidRDefault="007E5878" w:rsidP="00BA1FBE">
                <w:r>
                  <w:t>D</w:t>
                </w:r>
              </w:p>
            </w:tc>
          </w:tr>
          <w:tr w:rsidR="007E5878" w14:paraId="5204A84B" w14:textId="0606B30D" w:rsidTr="000C152A">
            <w:tc>
              <w:tcPr>
                <w:tcW w:w="851" w:type="dxa"/>
                <w:vMerge/>
                <w:shd w:val="clear" w:color="auto" w:fill="FF0000"/>
              </w:tcPr>
              <w:p w14:paraId="29E3F41C" w14:textId="77777777" w:rsidR="007E5878" w:rsidRDefault="007E5878" w:rsidP="00BA1FBE"/>
            </w:tc>
            <w:tc>
              <w:tcPr>
                <w:tcW w:w="1129" w:type="dxa"/>
                <w:shd w:val="clear" w:color="auto" w:fill="FF0000"/>
              </w:tcPr>
              <w:p w14:paraId="29189710" w14:textId="77777777" w:rsidR="007E5878" w:rsidRDefault="007E5878" w:rsidP="00BA1FBE">
                <w:r>
                  <w:t>Locked User</w:t>
                </w:r>
              </w:p>
            </w:tc>
            <w:tc>
              <w:tcPr>
                <w:tcW w:w="709" w:type="dxa"/>
              </w:tcPr>
              <w:p w14:paraId="2F67FFD4" w14:textId="77777777" w:rsidR="007E5878" w:rsidRDefault="007E5878" w:rsidP="00BA1FBE">
                <w:r>
                  <w:t>R</w:t>
                </w:r>
              </w:p>
            </w:tc>
            <w:tc>
              <w:tcPr>
                <w:tcW w:w="793" w:type="dxa"/>
              </w:tcPr>
              <w:p w14:paraId="43CE38A3" w14:textId="77777777" w:rsidR="007E5878" w:rsidRDefault="007E5878" w:rsidP="00BA1FBE">
                <w:r>
                  <w:t>C</w:t>
                </w:r>
              </w:p>
            </w:tc>
            <w:tc>
              <w:tcPr>
                <w:tcW w:w="591" w:type="dxa"/>
              </w:tcPr>
              <w:p w14:paraId="595FB023" w14:textId="77777777" w:rsidR="007E5878" w:rsidRDefault="007E5878" w:rsidP="00BA1FBE"/>
            </w:tc>
            <w:tc>
              <w:tcPr>
                <w:tcW w:w="591" w:type="dxa"/>
              </w:tcPr>
              <w:p w14:paraId="46F51045" w14:textId="77777777" w:rsidR="007E5878" w:rsidRDefault="007E5878" w:rsidP="00BA1FBE">
                <w:r>
                  <w:t>U</w:t>
                </w:r>
              </w:p>
            </w:tc>
            <w:tc>
              <w:tcPr>
                <w:tcW w:w="591" w:type="dxa"/>
              </w:tcPr>
              <w:p w14:paraId="427E13F0" w14:textId="77777777" w:rsidR="007E5878" w:rsidRDefault="007E5878" w:rsidP="00BA1FBE"/>
            </w:tc>
            <w:tc>
              <w:tcPr>
                <w:tcW w:w="591" w:type="dxa"/>
              </w:tcPr>
              <w:p w14:paraId="79CFB51A" w14:textId="77777777" w:rsidR="007E5878" w:rsidRDefault="007E5878" w:rsidP="00BA1FBE"/>
            </w:tc>
            <w:tc>
              <w:tcPr>
                <w:tcW w:w="591" w:type="dxa"/>
              </w:tcPr>
              <w:p w14:paraId="30639B43" w14:textId="77777777" w:rsidR="007E5878" w:rsidRDefault="007E5878" w:rsidP="00BA1FBE"/>
            </w:tc>
            <w:tc>
              <w:tcPr>
                <w:tcW w:w="591" w:type="dxa"/>
              </w:tcPr>
              <w:p w14:paraId="784813B5" w14:textId="77777777" w:rsidR="007E5878" w:rsidRDefault="007E5878" w:rsidP="00BA1FBE"/>
            </w:tc>
            <w:tc>
              <w:tcPr>
                <w:tcW w:w="591" w:type="dxa"/>
              </w:tcPr>
              <w:p w14:paraId="0028F3B4" w14:textId="77777777" w:rsidR="007E5878" w:rsidRDefault="007E5878" w:rsidP="00BA1FBE"/>
            </w:tc>
            <w:tc>
              <w:tcPr>
                <w:tcW w:w="591" w:type="dxa"/>
              </w:tcPr>
              <w:p w14:paraId="3E19F810" w14:textId="77777777" w:rsidR="007E5878" w:rsidRDefault="007E5878" w:rsidP="00BA1FBE"/>
            </w:tc>
            <w:tc>
              <w:tcPr>
                <w:tcW w:w="591" w:type="dxa"/>
              </w:tcPr>
              <w:p w14:paraId="054E5615" w14:textId="77777777" w:rsidR="007E5878" w:rsidRDefault="007E5878" w:rsidP="00BA1FBE"/>
            </w:tc>
            <w:tc>
              <w:tcPr>
                <w:tcW w:w="591" w:type="dxa"/>
              </w:tcPr>
              <w:p w14:paraId="29492472" w14:textId="77777777" w:rsidR="007E5878" w:rsidRDefault="007E5878" w:rsidP="00BA1FBE"/>
            </w:tc>
            <w:tc>
              <w:tcPr>
                <w:tcW w:w="591" w:type="dxa"/>
              </w:tcPr>
              <w:p w14:paraId="7607E175" w14:textId="77777777" w:rsidR="007E5878" w:rsidRDefault="007E5878" w:rsidP="00BA1FBE"/>
            </w:tc>
            <w:tc>
              <w:tcPr>
                <w:tcW w:w="591" w:type="dxa"/>
              </w:tcPr>
              <w:p w14:paraId="2761409D" w14:textId="5A503944" w:rsidR="007E5878" w:rsidRDefault="007E5878" w:rsidP="00BA1FBE">
                <w:r>
                  <w:t>RU</w:t>
                </w:r>
              </w:p>
            </w:tc>
            <w:tc>
              <w:tcPr>
                <w:tcW w:w="591" w:type="dxa"/>
              </w:tcPr>
              <w:p w14:paraId="58F88B4B" w14:textId="77777777" w:rsidR="007E5878" w:rsidRDefault="007E5878" w:rsidP="00BA1FBE"/>
            </w:tc>
            <w:tc>
              <w:tcPr>
                <w:tcW w:w="591" w:type="dxa"/>
              </w:tcPr>
              <w:p w14:paraId="4A0F9B24" w14:textId="64AA5231" w:rsidR="007E5878" w:rsidRDefault="007E5878" w:rsidP="00BA1FBE">
                <w:r>
                  <w:t>D</w:t>
                </w:r>
              </w:p>
            </w:tc>
          </w:tr>
          <w:tr w:rsidR="007E5878" w14:paraId="18BC7915" w14:textId="53BF8E5E" w:rsidTr="000C152A">
            <w:tc>
              <w:tcPr>
                <w:tcW w:w="851" w:type="dxa"/>
                <w:vMerge/>
                <w:shd w:val="clear" w:color="auto" w:fill="FF0000"/>
              </w:tcPr>
              <w:p w14:paraId="17B91C3E" w14:textId="77777777" w:rsidR="007E5878" w:rsidRDefault="007E5878" w:rsidP="00BA1FBE"/>
            </w:tc>
            <w:tc>
              <w:tcPr>
                <w:tcW w:w="1129" w:type="dxa"/>
                <w:shd w:val="clear" w:color="auto" w:fill="FF0000"/>
              </w:tcPr>
              <w:p w14:paraId="337D2594" w14:textId="77777777" w:rsidR="007E5878" w:rsidRDefault="007E5878" w:rsidP="00BA1FBE">
                <w:r>
                  <w:t>Login attemps</w:t>
                </w:r>
              </w:p>
            </w:tc>
            <w:tc>
              <w:tcPr>
                <w:tcW w:w="709" w:type="dxa"/>
              </w:tcPr>
              <w:p w14:paraId="63177B4D" w14:textId="77777777" w:rsidR="007E5878" w:rsidRDefault="007E5878" w:rsidP="00BA1FBE">
                <w:r>
                  <w:t>R</w:t>
                </w:r>
              </w:p>
            </w:tc>
            <w:tc>
              <w:tcPr>
                <w:tcW w:w="793" w:type="dxa"/>
              </w:tcPr>
              <w:p w14:paraId="16E21F54" w14:textId="77777777" w:rsidR="007E5878" w:rsidRDefault="007E5878" w:rsidP="00BA1FBE">
                <w:r>
                  <w:t>C</w:t>
                </w:r>
              </w:p>
            </w:tc>
            <w:tc>
              <w:tcPr>
                <w:tcW w:w="591" w:type="dxa"/>
              </w:tcPr>
              <w:p w14:paraId="7BD891A2" w14:textId="77777777" w:rsidR="007E5878" w:rsidRDefault="007E5878" w:rsidP="00BA1FBE">
                <w:r>
                  <w:t>R, U</w:t>
                </w:r>
              </w:p>
            </w:tc>
            <w:tc>
              <w:tcPr>
                <w:tcW w:w="591" w:type="dxa"/>
              </w:tcPr>
              <w:p w14:paraId="3E57F5ED" w14:textId="77777777" w:rsidR="007E5878" w:rsidRDefault="007E5878" w:rsidP="00BA1FBE"/>
            </w:tc>
            <w:tc>
              <w:tcPr>
                <w:tcW w:w="591" w:type="dxa"/>
              </w:tcPr>
              <w:p w14:paraId="4F826B86" w14:textId="77777777" w:rsidR="007E5878" w:rsidRDefault="007E5878" w:rsidP="00BA1FBE">
                <w:r>
                  <w:t>U</w:t>
                </w:r>
              </w:p>
            </w:tc>
            <w:tc>
              <w:tcPr>
                <w:tcW w:w="591" w:type="dxa"/>
              </w:tcPr>
              <w:p w14:paraId="5963D922" w14:textId="77777777" w:rsidR="007E5878" w:rsidRDefault="007E5878" w:rsidP="00BA1FBE"/>
            </w:tc>
            <w:tc>
              <w:tcPr>
                <w:tcW w:w="591" w:type="dxa"/>
              </w:tcPr>
              <w:p w14:paraId="668DC4F1" w14:textId="77777777" w:rsidR="007E5878" w:rsidRDefault="007E5878" w:rsidP="00BA1FBE"/>
            </w:tc>
            <w:tc>
              <w:tcPr>
                <w:tcW w:w="591" w:type="dxa"/>
              </w:tcPr>
              <w:p w14:paraId="67C9385A" w14:textId="77777777" w:rsidR="007E5878" w:rsidRDefault="007E5878" w:rsidP="00BA1FBE"/>
            </w:tc>
            <w:tc>
              <w:tcPr>
                <w:tcW w:w="591" w:type="dxa"/>
              </w:tcPr>
              <w:p w14:paraId="2D83B6A1" w14:textId="77777777" w:rsidR="007E5878" w:rsidRDefault="007E5878" w:rsidP="00BA1FBE"/>
            </w:tc>
            <w:tc>
              <w:tcPr>
                <w:tcW w:w="591" w:type="dxa"/>
              </w:tcPr>
              <w:p w14:paraId="3102017A" w14:textId="77777777" w:rsidR="007E5878" w:rsidRDefault="007E5878" w:rsidP="00BA1FBE"/>
            </w:tc>
            <w:tc>
              <w:tcPr>
                <w:tcW w:w="591" w:type="dxa"/>
              </w:tcPr>
              <w:p w14:paraId="34FF67A2" w14:textId="77777777" w:rsidR="007E5878" w:rsidRDefault="007E5878" w:rsidP="00BA1FBE"/>
            </w:tc>
            <w:tc>
              <w:tcPr>
                <w:tcW w:w="591" w:type="dxa"/>
              </w:tcPr>
              <w:p w14:paraId="4537822D" w14:textId="77777777" w:rsidR="007E5878" w:rsidRDefault="007E5878" w:rsidP="00BA1FBE"/>
            </w:tc>
            <w:tc>
              <w:tcPr>
                <w:tcW w:w="591" w:type="dxa"/>
              </w:tcPr>
              <w:p w14:paraId="7D89C765" w14:textId="77777777" w:rsidR="007E5878" w:rsidRDefault="007E5878" w:rsidP="00BA1FBE"/>
            </w:tc>
            <w:tc>
              <w:tcPr>
                <w:tcW w:w="591" w:type="dxa"/>
              </w:tcPr>
              <w:p w14:paraId="29B35FBC" w14:textId="77777777" w:rsidR="007E5878" w:rsidRDefault="007E5878" w:rsidP="00BA1FBE"/>
            </w:tc>
            <w:tc>
              <w:tcPr>
                <w:tcW w:w="591" w:type="dxa"/>
              </w:tcPr>
              <w:p w14:paraId="616C7474" w14:textId="77777777" w:rsidR="007E5878" w:rsidRDefault="007E5878" w:rsidP="00BA1FBE"/>
            </w:tc>
            <w:tc>
              <w:tcPr>
                <w:tcW w:w="591" w:type="dxa"/>
              </w:tcPr>
              <w:p w14:paraId="76C58144" w14:textId="75200527" w:rsidR="007E5878" w:rsidRDefault="007E5878" w:rsidP="00BA1FBE">
                <w:r>
                  <w:t>D</w:t>
                </w:r>
              </w:p>
            </w:tc>
          </w:tr>
          <w:tr w:rsidR="007E5878" w14:paraId="30BCCFAC" w14:textId="11FCF4BC" w:rsidTr="000C152A">
            <w:tc>
              <w:tcPr>
                <w:tcW w:w="851" w:type="dxa"/>
                <w:vMerge/>
                <w:shd w:val="clear" w:color="auto" w:fill="FF0000"/>
              </w:tcPr>
              <w:p w14:paraId="117DE689" w14:textId="77777777" w:rsidR="007E5878" w:rsidRDefault="007E5878" w:rsidP="00BA1FBE"/>
            </w:tc>
            <w:tc>
              <w:tcPr>
                <w:tcW w:w="1129" w:type="dxa"/>
                <w:shd w:val="clear" w:color="auto" w:fill="FF0000"/>
              </w:tcPr>
              <w:p w14:paraId="2601C952" w14:textId="77777777" w:rsidR="007E5878" w:rsidRDefault="007E5878" w:rsidP="00BA1FBE">
                <w:r>
                  <w:t>User in lobby</w:t>
                </w:r>
              </w:p>
            </w:tc>
            <w:tc>
              <w:tcPr>
                <w:tcW w:w="709" w:type="dxa"/>
              </w:tcPr>
              <w:p w14:paraId="2D95276E" w14:textId="77777777" w:rsidR="007E5878" w:rsidRDefault="007E5878" w:rsidP="00BA1FBE">
                <w:r>
                  <w:t>R</w:t>
                </w:r>
              </w:p>
            </w:tc>
            <w:tc>
              <w:tcPr>
                <w:tcW w:w="793" w:type="dxa"/>
              </w:tcPr>
              <w:p w14:paraId="4E167C3B" w14:textId="77777777" w:rsidR="007E5878" w:rsidRDefault="007E5878" w:rsidP="00BA1FBE">
                <w:r>
                  <w:t>C</w:t>
                </w:r>
              </w:p>
            </w:tc>
            <w:tc>
              <w:tcPr>
                <w:tcW w:w="591" w:type="dxa"/>
              </w:tcPr>
              <w:p w14:paraId="4FA8B208" w14:textId="77777777" w:rsidR="007E5878" w:rsidRDefault="007E5878" w:rsidP="00BA1FBE"/>
            </w:tc>
            <w:tc>
              <w:tcPr>
                <w:tcW w:w="591" w:type="dxa"/>
              </w:tcPr>
              <w:p w14:paraId="15C2CB81" w14:textId="77777777" w:rsidR="007E5878" w:rsidRDefault="007E5878" w:rsidP="00BA1FBE"/>
            </w:tc>
            <w:tc>
              <w:tcPr>
                <w:tcW w:w="591" w:type="dxa"/>
              </w:tcPr>
              <w:p w14:paraId="6D05CB3C" w14:textId="77777777" w:rsidR="007E5878" w:rsidRDefault="007E5878" w:rsidP="00BA1FBE">
                <w:r>
                  <w:t>U</w:t>
                </w:r>
              </w:p>
            </w:tc>
            <w:tc>
              <w:tcPr>
                <w:tcW w:w="591" w:type="dxa"/>
              </w:tcPr>
              <w:p w14:paraId="12529F8E" w14:textId="77777777" w:rsidR="007E5878" w:rsidRDefault="007E5878" w:rsidP="00BA1FBE">
                <w:r>
                  <w:t>U</w:t>
                </w:r>
              </w:p>
            </w:tc>
            <w:tc>
              <w:tcPr>
                <w:tcW w:w="591" w:type="dxa"/>
              </w:tcPr>
              <w:p w14:paraId="06BFCDA7" w14:textId="77777777" w:rsidR="007E5878" w:rsidRDefault="007E5878" w:rsidP="00BA1FBE">
                <w:r>
                  <w:t>R, U</w:t>
                </w:r>
              </w:p>
            </w:tc>
            <w:tc>
              <w:tcPr>
                <w:tcW w:w="591" w:type="dxa"/>
              </w:tcPr>
              <w:p w14:paraId="07412297" w14:textId="77777777" w:rsidR="007E5878" w:rsidRDefault="007E5878" w:rsidP="00BA1FBE">
                <w:r>
                  <w:t>RU</w:t>
                </w:r>
              </w:p>
            </w:tc>
            <w:tc>
              <w:tcPr>
                <w:tcW w:w="591" w:type="dxa"/>
              </w:tcPr>
              <w:p w14:paraId="68D8A0B1" w14:textId="77777777" w:rsidR="007E5878" w:rsidRDefault="007E5878" w:rsidP="00BA1FBE"/>
            </w:tc>
            <w:tc>
              <w:tcPr>
                <w:tcW w:w="591" w:type="dxa"/>
              </w:tcPr>
              <w:p w14:paraId="59999C16" w14:textId="77777777" w:rsidR="007E5878" w:rsidRDefault="007E5878" w:rsidP="00BA1FBE"/>
            </w:tc>
            <w:tc>
              <w:tcPr>
                <w:tcW w:w="591" w:type="dxa"/>
              </w:tcPr>
              <w:p w14:paraId="7505E682" w14:textId="7A88AD32" w:rsidR="007E5878" w:rsidRDefault="007E5878" w:rsidP="00BA1FBE">
                <w:r>
                  <w:t>U</w:t>
                </w:r>
              </w:p>
            </w:tc>
            <w:tc>
              <w:tcPr>
                <w:tcW w:w="591" w:type="dxa"/>
              </w:tcPr>
              <w:p w14:paraId="7E69065A" w14:textId="4C4B29A0" w:rsidR="007E5878" w:rsidRDefault="007E5878" w:rsidP="00BA1FBE">
                <w:r>
                  <w:t>U</w:t>
                </w:r>
              </w:p>
            </w:tc>
            <w:tc>
              <w:tcPr>
                <w:tcW w:w="591" w:type="dxa"/>
              </w:tcPr>
              <w:p w14:paraId="1E25B816" w14:textId="052021B8" w:rsidR="007E5878" w:rsidRDefault="007E5878" w:rsidP="00BA1FBE">
                <w:r>
                  <w:t>U</w:t>
                </w:r>
              </w:p>
            </w:tc>
            <w:tc>
              <w:tcPr>
                <w:tcW w:w="591" w:type="dxa"/>
              </w:tcPr>
              <w:p w14:paraId="2813F48B" w14:textId="5B35D96D" w:rsidR="007E5878" w:rsidRDefault="007E5878" w:rsidP="00BA1FBE">
                <w:r>
                  <w:t>RU</w:t>
                </w:r>
              </w:p>
            </w:tc>
            <w:tc>
              <w:tcPr>
                <w:tcW w:w="591" w:type="dxa"/>
              </w:tcPr>
              <w:p w14:paraId="20993617" w14:textId="77777777" w:rsidR="007E5878" w:rsidRDefault="007E5878" w:rsidP="00BA1FBE"/>
            </w:tc>
            <w:tc>
              <w:tcPr>
                <w:tcW w:w="591" w:type="dxa"/>
              </w:tcPr>
              <w:p w14:paraId="30457A7C" w14:textId="687CF3E3" w:rsidR="007E5878" w:rsidRDefault="007E5878" w:rsidP="00BA1FBE">
                <w:r>
                  <w:t>U</w:t>
                </w:r>
              </w:p>
            </w:tc>
          </w:tr>
          <w:tr w:rsidR="007E5878" w14:paraId="4306BE62" w14:textId="7478A4A3" w:rsidTr="000C152A">
            <w:tc>
              <w:tcPr>
                <w:tcW w:w="851" w:type="dxa"/>
                <w:vMerge/>
                <w:shd w:val="clear" w:color="auto" w:fill="FF0000"/>
              </w:tcPr>
              <w:p w14:paraId="5677BF9E" w14:textId="77777777" w:rsidR="007E5878" w:rsidRDefault="007E5878" w:rsidP="00BA1FBE"/>
            </w:tc>
            <w:tc>
              <w:tcPr>
                <w:tcW w:w="1129" w:type="dxa"/>
                <w:shd w:val="clear" w:color="auto" w:fill="FF0000"/>
              </w:tcPr>
              <w:p w14:paraId="4AFEEAD6" w14:textId="77777777" w:rsidR="007E5878" w:rsidRDefault="007E5878" w:rsidP="00BA1FBE">
                <w:r>
                  <w:t>Player Score</w:t>
                </w:r>
              </w:p>
            </w:tc>
            <w:tc>
              <w:tcPr>
                <w:tcW w:w="709" w:type="dxa"/>
              </w:tcPr>
              <w:p w14:paraId="3083F6CC" w14:textId="77777777" w:rsidR="007E5878" w:rsidRDefault="007E5878" w:rsidP="00BA1FBE"/>
            </w:tc>
            <w:tc>
              <w:tcPr>
                <w:tcW w:w="793" w:type="dxa"/>
              </w:tcPr>
              <w:p w14:paraId="519FCEE5" w14:textId="77777777" w:rsidR="007E5878" w:rsidRDefault="007E5878" w:rsidP="00BA1FBE">
                <w:r>
                  <w:t>C</w:t>
                </w:r>
              </w:p>
            </w:tc>
            <w:tc>
              <w:tcPr>
                <w:tcW w:w="591" w:type="dxa"/>
              </w:tcPr>
              <w:p w14:paraId="7AD0F869" w14:textId="77777777" w:rsidR="007E5878" w:rsidRDefault="007E5878" w:rsidP="00BA1FBE"/>
            </w:tc>
            <w:tc>
              <w:tcPr>
                <w:tcW w:w="591" w:type="dxa"/>
              </w:tcPr>
              <w:p w14:paraId="3DD6D073" w14:textId="77777777" w:rsidR="007E5878" w:rsidRDefault="007E5878" w:rsidP="00BA1FBE"/>
            </w:tc>
            <w:tc>
              <w:tcPr>
                <w:tcW w:w="591" w:type="dxa"/>
              </w:tcPr>
              <w:p w14:paraId="7507B2CD" w14:textId="77777777" w:rsidR="007E5878" w:rsidRDefault="007E5878" w:rsidP="00BA1FBE">
                <w:r>
                  <w:t>R</w:t>
                </w:r>
              </w:p>
            </w:tc>
            <w:tc>
              <w:tcPr>
                <w:tcW w:w="591" w:type="dxa"/>
              </w:tcPr>
              <w:p w14:paraId="4363594F" w14:textId="77777777" w:rsidR="007E5878" w:rsidRDefault="007E5878" w:rsidP="00BA1FBE"/>
            </w:tc>
            <w:tc>
              <w:tcPr>
                <w:tcW w:w="591" w:type="dxa"/>
              </w:tcPr>
              <w:p w14:paraId="556608D6" w14:textId="77777777" w:rsidR="007E5878" w:rsidRDefault="007E5878" w:rsidP="00BA1FBE"/>
            </w:tc>
            <w:tc>
              <w:tcPr>
                <w:tcW w:w="591" w:type="dxa"/>
              </w:tcPr>
              <w:p w14:paraId="466DCB1D" w14:textId="77777777" w:rsidR="007E5878" w:rsidRDefault="007E5878" w:rsidP="00BA1FBE">
                <w:r>
                  <w:t>RU</w:t>
                </w:r>
              </w:p>
            </w:tc>
            <w:tc>
              <w:tcPr>
                <w:tcW w:w="591" w:type="dxa"/>
              </w:tcPr>
              <w:p w14:paraId="7D15FB69" w14:textId="77777777" w:rsidR="007E5878" w:rsidRDefault="007E5878" w:rsidP="00BA1FBE"/>
            </w:tc>
            <w:tc>
              <w:tcPr>
                <w:tcW w:w="591" w:type="dxa"/>
              </w:tcPr>
              <w:p w14:paraId="4F5AF037" w14:textId="77777777" w:rsidR="007E5878" w:rsidRDefault="007E5878" w:rsidP="00BA1FBE"/>
            </w:tc>
            <w:tc>
              <w:tcPr>
                <w:tcW w:w="591" w:type="dxa"/>
              </w:tcPr>
              <w:p w14:paraId="6EBE5E98" w14:textId="77777777" w:rsidR="007E5878" w:rsidRDefault="007E5878" w:rsidP="00BA1FBE"/>
            </w:tc>
            <w:tc>
              <w:tcPr>
                <w:tcW w:w="591" w:type="dxa"/>
              </w:tcPr>
              <w:p w14:paraId="183FEDA6" w14:textId="77777777" w:rsidR="007E5878" w:rsidRDefault="007E5878" w:rsidP="00BA1FBE"/>
            </w:tc>
            <w:tc>
              <w:tcPr>
                <w:tcW w:w="591" w:type="dxa"/>
              </w:tcPr>
              <w:p w14:paraId="678CB9AA" w14:textId="77777777" w:rsidR="007E5878" w:rsidRDefault="007E5878" w:rsidP="00BA1FBE"/>
            </w:tc>
            <w:tc>
              <w:tcPr>
                <w:tcW w:w="591" w:type="dxa"/>
              </w:tcPr>
              <w:p w14:paraId="1CBBB016" w14:textId="77777777" w:rsidR="007E5878" w:rsidRDefault="007E5878" w:rsidP="00BA1FBE"/>
            </w:tc>
            <w:tc>
              <w:tcPr>
                <w:tcW w:w="591" w:type="dxa"/>
              </w:tcPr>
              <w:p w14:paraId="675F0319" w14:textId="77777777" w:rsidR="007E5878" w:rsidRDefault="007E5878" w:rsidP="00BA1FBE"/>
            </w:tc>
            <w:tc>
              <w:tcPr>
                <w:tcW w:w="591" w:type="dxa"/>
              </w:tcPr>
              <w:p w14:paraId="5350E6E4" w14:textId="7C40FD57" w:rsidR="007E5878" w:rsidRDefault="007E5878" w:rsidP="00BA1FBE">
                <w:r>
                  <w:t>D</w:t>
                </w:r>
              </w:p>
            </w:tc>
          </w:tr>
          <w:tr w:rsidR="007E5878" w14:paraId="60F3D908" w14:textId="61B6A566" w:rsidTr="000C152A">
            <w:tc>
              <w:tcPr>
                <w:tcW w:w="851" w:type="dxa"/>
                <w:vMerge/>
                <w:shd w:val="clear" w:color="auto" w:fill="FF0000"/>
              </w:tcPr>
              <w:p w14:paraId="74C28972" w14:textId="77777777" w:rsidR="007E5878" w:rsidRDefault="007E5878" w:rsidP="00BA1FBE"/>
            </w:tc>
            <w:tc>
              <w:tcPr>
                <w:tcW w:w="1129" w:type="dxa"/>
                <w:shd w:val="clear" w:color="auto" w:fill="FF0000"/>
              </w:tcPr>
              <w:p w14:paraId="661FBE11" w14:textId="77777777" w:rsidR="007E5878" w:rsidRDefault="007E5878" w:rsidP="00BA1FBE">
                <w:r>
                  <w:t>Admin user</w:t>
                </w:r>
              </w:p>
            </w:tc>
            <w:tc>
              <w:tcPr>
                <w:tcW w:w="709" w:type="dxa"/>
              </w:tcPr>
              <w:p w14:paraId="6ACB827E" w14:textId="77777777" w:rsidR="007E5878" w:rsidRDefault="007E5878" w:rsidP="00BA1FBE"/>
            </w:tc>
            <w:tc>
              <w:tcPr>
                <w:tcW w:w="793" w:type="dxa"/>
              </w:tcPr>
              <w:p w14:paraId="1C5A0054" w14:textId="77777777" w:rsidR="007E5878" w:rsidRDefault="007E5878" w:rsidP="00BA1FBE"/>
            </w:tc>
            <w:tc>
              <w:tcPr>
                <w:tcW w:w="591" w:type="dxa"/>
              </w:tcPr>
              <w:p w14:paraId="43CB675D" w14:textId="77777777" w:rsidR="007E5878" w:rsidRDefault="007E5878" w:rsidP="00BA1FBE"/>
            </w:tc>
            <w:tc>
              <w:tcPr>
                <w:tcW w:w="591" w:type="dxa"/>
              </w:tcPr>
              <w:p w14:paraId="6D49343F" w14:textId="77777777" w:rsidR="007E5878" w:rsidRDefault="007E5878" w:rsidP="00BA1FBE"/>
            </w:tc>
            <w:tc>
              <w:tcPr>
                <w:tcW w:w="591" w:type="dxa"/>
              </w:tcPr>
              <w:p w14:paraId="2C665072" w14:textId="77777777" w:rsidR="007E5878" w:rsidRDefault="007E5878" w:rsidP="00BA1FBE">
                <w:r>
                  <w:t>R</w:t>
                </w:r>
              </w:p>
            </w:tc>
            <w:tc>
              <w:tcPr>
                <w:tcW w:w="591" w:type="dxa"/>
              </w:tcPr>
              <w:p w14:paraId="6C28ED1E" w14:textId="77777777" w:rsidR="007E5878" w:rsidRDefault="007E5878" w:rsidP="00BA1FBE"/>
            </w:tc>
            <w:tc>
              <w:tcPr>
                <w:tcW w:w="591" w:type="dxa"/>
              </w:tcPr>
              <w:p w14:paraId="791D9194" w14:textId="77777777" w:rsidR="007E5878" w:rsidRDefault="007E5878" w:rsidP="00BA1FBE"/>
            </w:tc>
            <w:tc>
              <w:tcPr>
                <w:tcW w:w="591" w:type="dxa"/>
              </w:tcPr>
              <w:p w14:paraId="7E66DA5D" w14:textId="77777777" w:rsidR="007E5878" w:rsidRDefault="007E5878" w:rsidP="00BA1FBE"/>
            </w:tc>
            <w:tc>
              <w:tcPr>
                <w:tcW w:w="591" w:type="dxa"/>
              </w:tcPr>
              <w:p w14:paraId="4AD42EE0" w14:textId="77777777" w:rsidR="007E5878" w:rsidRDefault="007E5878" w:rsidP="00BA1FBE"/>
            </w:tc>
            <w:tc>
              <w:tcPr>
                <w:tcW w:w="591" w:type="dxa"/>
              </w:tcPr>
              <w:p w14:paraId="4917226A" w14:textId="77777777" w:rsidR="007E5878" w:rsidRDefault="007E5878" w:rsidP="00BA1FBE"/>
            </w:tc>
            <w:tc>
              <w:tcPr>
                <w:tcW w:w="591" w:type="dxa"/>
              </w:tcPr>
              <w:p w14:paraId="17900A96" w14:textId="77777777" w:rsidR="007E5878" w:rsidRDefault="007E5878" w:rsidP="00BA1FBE"/>
            </w:tc>
            <w:tc>
              <w:tcPr>
                <w:tcW w:w="591" w:type="dxa"/>
              </w:tcPr>
              <w:p w14:paraId="0BF2DA50" w14:textId="77777777" w:rsidR="007E5878" w:rsidRDefault="007E5878" w:rsidP="00BA1FBE"/>
            </w:tc>
            <w:tc>
              <w:tcPr>
                <w:tcW w:w="591" w:type="dxa"/>
              </w:tcPr>
              <w:p w14:paraId="7EADDCEA" w14:textId="77777777" w:rsidR="007E5878" w:rsidRDefault="007E5878" w:rsidP="00BA1FBE"/>
            </w:tc>
            <w:tc>
              <w:tcPr>
                <w:tcW w:w="591" w:type="dxa"/>
              </w:tcPr>
              <w:p w14:paraId="6F010380" w14:textId="77777777" w:rsidR="007E5878" w:rsidRDefault="007E5878" w:rsidP="00BA1FBE"/>
            </w:tc>
            <w:tc>
              <w:tcPr>
                <w:tcW w:w="591" w:type="dxa"/>
              </w:tcPr>
              <w:p w14:paraId="14F04781" w14:textId="77777777" w:rsidR="007E5878" w:rsidRDefault="007E5878" w:rsidP="00BA1FBE"/>
            </w:tc>
            <w:tc>
              <w:tcPr>
                <w:tcW w:w="591" w:type="dxa"/>
              </w:tcPr>
              <w:p w14:paraId="36F41B76" w14:textId="6443DD27" w:rsidR="007E5878" w:rsidRDefault="007E5878" w:rsidP="00BA1FBE">
                <w:r>
                  <w:t>D</w:t>
                </w:r>
              </w:p>
            </w:tc>
          </w:tr>
          <w:tr w:rsidR="007E5878" w14:paraId="54D9E9E0" w14:textId="4DCE5CCD" w:rsidTr="000C152A">
            <w:tc>
              <w:tcPr>
                <w:tcW w:w="851" w:type="dxa"/>
                <w:vMerge/>
                <w:shd w:val="clear" w:color="auto" w:fill="FF0000"/>
              </w:tcPr>
              <w:p w14:paraId="05D9F874" w14:textId="77777777" w:rsidR="007E5878" w:rsidRDefault="007E5878" w:rsidP="00BA1FBE"/>
            </w:tc>
            <w:tc>
              <w:tcPr>
                <w:tcW w:w="1129" w:type="dxa"/>
                <w:shd w:val="clear" w:color="auto" w:fill="FF0000"/>
              </w:tcPr>
              <w:p w14:paraId="161D26E0" w14:textId="77777777" w:rsidR="007E5878" w:rsidRDefault="007E5878" w:rsidP="00BA1FBE">
                <w:r>
                  <w:t>Tile ID</w:t>
                </w:r>
              </w:p>
            </w:tc>
            <w:tc>
              <w:tcPr>
                <w:tcW w:w="709" w:type="dxa"/>
              </w:tcPr>
              <w:p w14:paraId="776923B5" w14:textId="77777777" w:rsidR="007E5878" w:rsidRDefault="007E5878" w:rsidP="00BA1FBE"/>
            </w:tc>
            <w:tc>
              <w:tcPr>
                <w:tcW w:w="793" w:type="dxa"/>
              </w:tcPr>
              <w:p w14:paraId="178BC9C6" w14:textId="77777777" w:rsidR="007E5878" w:rsidRDefault="007E5878" w:rsidP="00BA1FBE">
                <w:r>
                  <w:t>C</w:t>
                </w:r>
              </w:p>
            </w:tc>
            <w:tc>
              <w:tcPr>
                <w:tcW w:w="591" w:type="dxa"/>
              </w:tcPr>
              <w:p w14:paraId="68C85D83" w14:textId="77777777" w:rsidR="007E5878" w:rsidRDefault="007E5878" w:rsidP="00BA1FBE"/>
            </w:tc>
            <w:tc>
              <w:tcPr>
                <w:tcW w:w="591" w:type="dxa"/>
              </w:tcPr>
              <w:p w14:paraId="69B84759" w14:textId="77777777" w:rsidR="007E5878" w:rsidRDefault="007E5878" w:rsidP="00BA1FBE"/>
            </w:tc>
            <w:tc>
              <w:tcPr>
                <w:tcW w:w="591" w:type="dxa"/>
              </w:tcPr>
              <w:p w14:paraId="5D961C96" w14:textId="77777777" w:rsidR="007E5878" w:rsidRDefault="007E5878" w:rsidP="00BA1FBE"/>
            </w:tc>
            <w:tc>
              <w:tcPr>
                <w:tcW w:w="591" w:type="dxa"/>
              </w:tcPr>
              <w:p w14:paraId="62D39EFA" w14:textId="77777777" w:rsidR="007E5878" w:rsidRDefault="007E5878" w:rsidP="00BA1FBE">
                <w:r>
                  <w:t>C</w:t>
                </w:r>
              </w:p>
            </w:tc>
            <w:tc>
              <w:tcPr>
                <w:tcW w:w="591" w:type="dxa"/>
              </w:tcPr>
              <w:p w14:paraId="6B86B9A7" w14:textId="77777777" w:rsidR="007E5878" w:rsidRDefault="007E5878" w:rsidP="00BA1FBE">
                <w:r>
                  <w:t>C</w:t>
                </w:r>
              </w:p>
            </w:tc>
            <w:tc>
              <w:tcPr>
                <w:tcW w:w="591" w:type="dxa"/>
              </w:tcPr>
              <w:p w14:paraId="2A8D3DE5" w14:textId="77777777" w:rsidR="007E5878" w:rsidRDefault="007E5878" w:rsidP="00BA1FBE">
                <w:r>
                  <w:t>D</w:t>
                </w:r>
              </w:p>
            </w:tc>
            <w:tc>
              <w:tcPr>
                <w:tcW w:w="591" w:type="dxa"/>
              </w:tcPr>
              <w:p w14:paraId="078C4858" w14:textId="77777777" w:rsidR="007E5878" w:rsidRDefault="007E5878" w:rsidP="00BA1FBE">
                <w:r>
                  <w:t>RU</w:t>
                </w:r>
              </w:p>
            </w:tc>
            <w:tc>
              <w:tcPr>
                <w:tcW w:w="591" w:type="dxa"/>
              </w:tcPr>
              <w:p w14:paraId="2BC01CC1" w14:textId="77777777" w:rsidR="007E5878" w:rsidRDefault="007E5878" w:rsidP="00BA1FBE">
                <w:r>
                  <w:t>R</w:t>
                </w:r>
              </w:p>
            </w:tc>
            <w:tc>
              <w:tcPr>
                <w:tcW w:w="591" w:type="dxa"/>
              </w:tcPr>
              <w:p w14:paraId="041BE837" w14:textId="40CF5DA4" w:rsidR="007E5878" w:rsidRDefault="007E5878" w:rsidP="00BA1FBE">
                <w:r>
                  <w:t>RU</w:t>
                </w:r>
              </w:p>
            </w:tc>
            <w:tc>
              <w:tcPr>
                <w:tcW w:w="591" w:type="dxa"/>
              </w:tcPr>
              <w:p w14:paraId="3DA84020" w14:textId="77777777" w:rsidR="007E5878" w:rsidRDefault="007E5878" w:rsidP="00BA1FBE"/>
            </w:tc>
            <w:tc>
              <w:tcPr>
                <w:tcW w:w="591" w:type="dxa"/>
              </w:tcPr>
              <w:p w14:paraId="7AB0E3AA" w14:textId="77777777" w:rsidR="007E5878" w:rsidRDefault="007E5878" w:rsidP="00BA1FBE"/>
            </w:tc>
            <w:tc>
              <w:tcPr>
                <w:tcW w:w="591" w:type="dxa"/>
              </w:tcPr>
              <w:p w14:paraId="6F1ADB01" w14:textId="77777777" w:rsidR="007E5878" w:rsidRDefault="007E5878" w:rsidP="00BA1FBE"/>
            </w:tc>
            <w:tc>
              <w:tcPr>
                <w:tcW w:w="591" w:type="dxa"/>
              </w:tcPr>
              <w:p w14:paraId="7450A514" w14:textId="4D89A75C" w:rsidR="007E5878" w:rsidRDefault="007E5878" w:rsidP="00BA1FBE">
                <w:r>
                  <w:t>R</w:t>
                </w:r>
              </w:p>
            </w:tc>
            <w:tc>
              <w:tcPr>
                <w:tcW w:w="591" w:type="dxa"/>
              </w:tcPr>
              <w:p w14:paraId="00CB03A3" w14:textId="1A880666" w:rsidR="007E5878" w:rsidRDefault="007E5878" w:rsidP="00BA1FBE">
                <w:r>
                  <w:t>D</w:t>
                </w:r>
              </w:p>
            </w:tc>
          </w:tr>
          <w:tr w:rsidR="007E5878" w14:paraId="7AA820EC" w14:textId="07572B8E" w:rsidTr="000C152A">
            <w:tc>
              <w:tcPr>
                <w:tcW w:w="851" w:type="dxa"/>
                <w:vMerge/>
                <w:shd w:val="clear" w:color="auto" w:fill="FF0000"/>
              </w:tcPr>
              <w:p w14:paraId="46EE08B9" w14:textId="77777777" w:rsidR="007E5878" w:rsidRDefault="007E5878" w:rsidP="00BA1FBE"/>
            </w:tc>
            <w:tc>
              <w:tcPr>
                <w:tcW w:w="1129" w:type="dxa"/>
                <w:shd w:val="clear" w:color="auto" w:fill="FF0000"/>
              </w:tcPr>
              <w:p w14:paraId="34D16C96" w14:textId="77777777" w:rsidR="007E5878" w:rsidRDefault="007E5878" w:rsidP="00BA1FBE">
                <w:r>
                  <w:t>Game ID</w:t>
                </w:r>
              </w:p>
            </w:tc>
            <w:tc>
              <w:tcPr>
                <w:tcW w:w="709" w:type="dxa"/>
              </w:tcPr>
              <w:p w14:paraId="613F85FD" w14:textId="77777777" w:rsidR="007E5878" w:rsidRDefault="007E5878" w:rsidP="00BA1FBE"/>
            </w:tc>
            <w:tc>
              <w:tcPr>
                <w:tcW w:w="793" w:type="dxa"/>
              </w:tcPr>
              <w:p w14:paraId="5D043065" w14:textId="77777777" w:rsidR="007E5878" w:rsidRDefault="007E5878" w:rsidP="00BA1FBE">
                <w:r>
                  <w:t>C</w:t>
                </w:r>
              </w:p>
            </w:tc>
            <w:tc>
              <w:tcPr>
                <w:tcW w:w="591" w:type="dxa"/>
              </w:tcPr>
              <w:p w14:paraId="04C18BB4" w14:textId="77777777" w:rsidR="007E5878" w:rsidRDefault="007E5878" w:rsidP="00BA1FBE"/>
            </w:tc>
            <w:tc>
              <w:tcPr>
                <w:tcW w:w="591" w:type="dxa"/>
              </w:tcPr>
              <w:p w14:paraId="10193948" w14:textId="77777777" w:rsidR="007E5878" w:rsidRDefault="007E5878" w:rsidP="00BA1FBE"/>
            </w:tc>
            <w:tc>
              <w:tcPr>
                <w:tcW w:w="591" w:type="dxa"/>
              </w:tcPr>
              <w:p w14:paraId="32B73E2C" w14:textId="77777777" w:rsidR="007E5878" w:rsidRDefault="007E5878" w:rsidP="00BA1FBE"/>
            </w:tc>
            <w:tc>
              <w:tcPr>
                <w:tcW w:w="591" w:type="dxa"/>
              </w:tcPr>
              <w:p w14:paraId="3AD8EE9C" w14:textId="77777777" w:rsidR="007E5878" w:rsidRDefault="007E5878" w:rsidP="00BA1FBE">
                <w:r>
                  <w:t>C</w:t>
                </w:r>
              </w:p>
            </w:tc>
            <w:tc>
              <w:tcPr>
                <w:tcW w:w="591" w:type="dxa"/>
              </w:tcPr>
              <w:p w14:paraId="2F469B3C" w14:textId="77777777" w:rsidR="007E5878" w:rsidRDefault="007E5878" w:rsidP="00BA1FBE">
                <w:r>
                  <w:t>C</w:t>
                </w:r>
              </w:p>
            </w:tc>
            <w:tc>
              <w:tcPr>
                <w:tcW w:w="591" w:type="dxa"/>
              </w:tcPr>
              <w:p w14:paraId="42BE07FE" w14:textId="77777777" w:rsidR="007E5878" w:rsidRDefault="007E5878" w:rsidP="00BA1FBE">
                <w:r>
                  <w:t>D</w:t>
                </w:r>
              </w:p>
            </w:tc>
            <w:tc>
              <w:tcPr>
                <w:tcW w:w="591" w:type="dxa"/>
              </w:tcPr>
              <w:p w14:paraId="0F4561C9" w14:textId="77777777" w:rsidR="007E5878" w:rsidRDefault="007E5878" w:rsidP="00BA1FBE">
                <w:r>
                  <w:t>R</w:t>
                </w:r>
              </w:p>
            </w:tc>
            <w:tc>
              <w:tcPr>
                <w:tcW w:w="591" w:type="dxa"/>
              </w:tcPr>
              <w:p w14:paraId="73C50C92" w14:textId="77777777" w:rsidR="007E5878" w:rsidRDefault="007E5878" w:rsidP="00BA1FBE"/>
            </w:tc>
            <w:tc>
              <w:tcPr>
                <w:tcW w:w="591" w:type="dxa"/>
              </w:tcPr>
              <w:p w14:paraId="698031DA" w14:textId="6090B8BE" w:rsidR="007E5878" w:rsidRDefault="007E5878" w:rsidP="00BA1FBE">
                <w:r>
                  <w:t>RU</w:t>
                </w:r>
              </w:p>
            </w:tc>
            <w:tc>
              <w:tcPr>
                <w:tcW w:w="591" w:type="dxa"/>
              </w:tcPr>
              <w:p w14:paraId="760558ED" w14:textId="77777777" w:rsidR="007E5878" w:rsidRDefault="007E5878" w:rsidP="00BA1FBE"/>
            </w:tc>
            <w:tc>
              <w:tcPr>
                <w:tcW w:w="591" w:type="dxa"/>
              </w:tcPr>
              <w:p w14:paraId="4631690B" w14:textId="77777777" w:rsidR="007E5878" w:rsidRDefault="007E5878" w:rsidP="00BA1FBE"/>
            </w:tc>
            <w:tc>
              <w:tcPr>
                <w:tcW w:w="591" w:type="dxa"/>
              </w:tcPr>
              <w:p w14:paraId="7097A907" w14:textId="77777777" w:rsidR="007E5878" w:rsidRDefault="007E5878" w:rsidP="00BA1FBE"/>
            </w:tc>
            <w:tc>
              <w:tcPr>
                <w:tcW w:w="591" w:type="dxa"/>
              </w:tcPr>
              <w:p w14:paraId="053C702D" w14:textId="34E640C6" w:rsidR="007E5878" w:rsidRDefault="007E5878" w:rsidP="00BA1FBE">
                <w:r>
                  <w:t>R</w:t>
                </w:r>
              </w:p>
            </w:tc>
            <w:tc>
              <w:tcPr>
                <w:tcW w:w="591" w:type="dxa"/>
              </w:tcPr>
              <w:p w14:paraId="362EA7ED" w14:textId="6F6A39BD" w:rsidR="007E5878" w:rsidRDefault="007E5878" w:rsidP="00BA1FBE">
                <w:r>
                  <w:t>D</w:t>
                </w:r>
              </w:p>
            </w:tc>
          </w:tr>
          <w:tr w:rsidR="007E5878" w14:paraId="0B4EE0C6" w14:textId="36ECFD10" w:rsidTr="000C152A">
            <w:tc>
              <w:tcPr>
                <w:tcW w:w="851" w:type="dxa"/>
                <w:vMerge/>
                <w:shd w:val="clear" w:color="auto" w:fill="FF0000"/>
              </w:tcPr>
              <w:p w14:paraId="1F03EEE1" w14:textId="77777777" w:rsidR="007E5878" w:rsidRDefault="007E5878" w:rsidP="00BA1FBE"/>
            </w:tc>
            <w:tc>
              <w:tcPr>
                <w:tcW w:w="1129" w:type="dxa"/>
                <w:shd w:val="clear" w:color="auto" w:fill="FF0000"/>
              </w:tcPr>
              <w:p w14:paraId="74EFEC00" w14:textId="77777777" w:rsidR="007E5878" w:rsidRDefault="007E5878" w:rsidP="00BA1FBE">
                <w:r>
                  <w:t>Health</w:t>
                </w:r>
              </w:p>
            </w:tc>
            <w:tc>
              <w:tcPr>
                <w:tcW w:w="709" w:type="dxa"/>
              </w:tcPr>
              <w:p w14:paraId="333DBA08" w14:textId="77777777" w:rsidR="007E5878" w:rsidRDefault="007E5878" w:rsidP="00BA1FBE"/>
            </w:tc>
            <w:tc>
              <w:tcPr>
                <w:tcW w:w="793" w:type="dxa"/>
              </w:tcPr>
              <w:p w14:paraId="62168C76" w14:textId="77777777" w:rsidR="007E5878" w:rsidRDefault="007E5878" w:rsidP="00BA1FBE">
                <w:r>
                  <w:t>C</w:t>
                </w:r>
              </w:p>
            </w:tc>
            <w:tc>
              <w:tcPr>
                <w:tcW w:w="591" w:type="dxa"/>
              </w:tcPr>
              <w:p w14:paraId="1617769E" w14:textId="77777777" w:rsidR="007E5878" w:rsidRDefault="007E5878" w:rsidP="00BA1FBE"/>
            </w:tc>
            <w:tc>
              <w:tcPr>
                <w:tcW w:w="591" w:type="dxa"/>
              </w:tcPr>
              <w:p w14:paraId="1D2E4685" w14:textId="77777777" w:rsidR="007E5878" w:rsidRDefault="007E5878" w:rsidP="00BA1FBE"/>
            </w:tc>
            <w:tc>
              <w:tcPr>
                <w:tcW w:w="591" w:type="dxa"/>
              </w:tcPr>
              <w:p w14:paraId="13541BDC" w14:textId="77777777" w:rsidR="007E5878" w:rsidRDefault="007E5878" w:rsidP="00BA1FBE"/>
            </w:tc>
            <w:tc>
              <w:tcPr>
                <w:tcW w:w="591" w:type="dxa"/>
              </w:tcPr>
              <w:p w14:paraId="1CBD7B99" w14:textId="77777777" w:rsidR="007E5878" w:rsidRDefault="007E5878" w:rsidP="00BA1FBE">
                <w:r>
                  <w:t>C</w:t>
                </w:r>
              </w:p>
            </w:tc>
            <w:tc>
              <w:tcPr>
                <w:tcW w:w="591" w:type="dxa"/>
              </w:tcPr>
              <w:p w14:paraId="2C3B6AA9" w14:textId="77777777" w:rsidR="007E5878" w:rsidRDefault="007E5878" w:rsidP="00BA1FBE">
                <w:r>
                  <w:t>C</w:t>
                </w:r>
              </w:p>
            </w:tc>
            <w:tc>
              <w:tcPr>
                <w:tcW w:w="591" w:type="dxa"/>
              </w:tcPr>
              <w:p w14:paraId="7E779335" w14:textId="77777777" w:rsidR="007E5878" w:rsidRDefault="007E5878" w:rsidP="00BA1FBE">
                <w:r>
                  <w:t>D</w:t>
                </w:r>
              </w:p>
            </w:tc>
            <w:tc>
              <w:tcPr>
                <w:tcW w:w="591" w:type="dxa"/>
              </w:tcPr>
              <w:p w14:paraId="4C5752D6" w14:textId="77777777" w:rsidR="007E5878" w:rsidRDefault="007E5878" w:rsidP="00BA1FBE"/>
            </w:tc>
            <w:tc>
              <w:tcPr>
                <w:tcW w:w="591" w:type="dxa"/>
              </w:tcPr>
              <w:p w14:paraId="4D11BBE0" w14:textId="77777777" w:rsidR="007E5878" w:rsidRDefault="007E5878" w:rsidP="00BA1FBE">
                <w:r>
                  <w:t>RU</w:t>
                </w:r>
              </w:p>
            </w:tc>
            <w:tc>
              <w:tcPr>
                <w:tcW w:w="591" w:type="dxa"/>
              </w:tcPr>
              <w:p w14:paraId="3C615BF0" w14:textId="2B0C4730" w:rsidR="007E5878" w:rsidRDefault="007E5878" w:rsidP="00BA1FBE">
                <w:r>
                  <w:t>R</w:t>
                </w:r>
              </w:p>
            </w:tc>
            <w:tc>
              <w:tcPr>
                <w:tcW w:w="591" w:type="dxa"/>
              </w:tcPr>
              <w:p w14:paraId="7E10DEAD" w14:textId="77777777" w:rsidR="007E5878" w:rsidRDefault="007E5878" w:rsidP="00BA1FBE"/>
            </w:tc>
            <w:tc>
              <w:tcPr>
                <w:tcW w:w="591" w:type="dxa"/>
              </w:tcPr>
              <w:p w14:paraId="683B808A" w14:textId="77777777" w:rsidR="007E5878" w:rsidRDefault="007E5878" w:rsidP="00BA1FBE"/>
            </w:tc>
            <w:tc>
              <w:tcPr>
                <w:tcW w:w="591" w:type="dxa"/>
              </w:tcPr>
              <w:p w14:paraId="4DBF2B56" w14:textId="77777777" w:rsidR="007E5878" w:rsidRDefault="007E5878" w:rsidP="00BA1FBE"/>
            </w:tc>
            <w:tc>
              <w:tcPr>
                <w:tcW w:w="591" w:type="dxa"/>
              </w:tcPr>
              <w:p w14:paraId="39EE7016" w14:textId="1CA0178C" w:rsidR="007E5878" w:rsidRDefault="007E5878" w:rsidP="00BA1FBE">
                <w:r>
                  <w:t>RU</w:t>
                </w:r>
              </w:p>
            </w:tc>
            <w:tc>
              <w:tcPr>
                <w:tcW w:w="591" w:type="dxa"/>
              </w:tcPr>
              <w:p w14:paraId="3CB51565" w14:textId="5935FAD3" w:rsidR="007E5878" w:rsidRDefault="007E5878" w:rsidP="00BA1FBE">
                <w:r>
                  <w:t>D</w:t>
                </w:r>
              </w:p>
            </w:tc>
          </w:tr>
          <w:tr w:rsidR="007E5878" w14:paraId="04051EF6" w14:textId="0A02A195" w:rsidTr="000C152A">
            <w:tc>
              <w:tcPr>
                <w:tcW w:w="851" w:type="dxa"/>
                <w:vMerge/>
                <w:shd w:val="clear" w:color="auto" w:fill="FF0000"/>
              </w:tcPr>
              <w:p w14:paraId="6C11CB2B" w14:textId="77777777" w:rsidR="007E5878" w:rsidRDefault="007E5878" w:rsidP="00BA1FBE"/>
            </w:tc>
            <w:tc>
              <w:tcPr>
                <w:tcW w:w="1129" w:type="dxa"/>
                <w:shd w:val="clear" w:color="auto" w:fill="FF0000"/>
              </w:tcPr>
              <w:p w14:paraId="01AC1627" w14:textId="77777777" w:rsidR="007E5878" w:rsidRDefault="007E5878" w:rsidP="00BA1FBE">
                <w:r>
                  <w:t>Strength</w:t>
                </w:r>
              </w:p>
            </w:tc>
            <w:tc>
              <w:tcPr>
                <w:tcW w:w="709" w:type="dxa"/>
              </w:tcPr>
              <w:p w14:paraId="41DA8E70" w14:textId="77777777" w:rsidR="007E5878" w:rsidRDefault="007E5878" w:rsidP="00BA1FBE"/>
            </w:tc>
            <w:tc>
              <w:tcPr>
                <w:tcW w:w="793" w:type="dxa"/>
              </w:tcPr>
              <w:p w14:paraId="78974856" w14:textId="77777777" w:rsidR="007E5878" w:rsidRDefault="007E5878" w:rsidP="00BA1FBE">
                <w:r>
                  <w:t>C</w:t>
                </w:r>
              </w:p>
            </w:tc>
            <w:tc>
              <w:tcPr>
                <w:tcW w:w="591" w:type="dxa"/>
              </w:tcPr>
              <w:p w14:paraId="5EBF006E" w14:textId="77777777" w:rsidR="007E5878" w:rsidRDefault="007E5878" w:rsidP="00BA1FBE"/>
            </w:tc>
            <w:tc>
              <w:tcPr>
                <w:tcW w:w="591" w:type="dxa"/>
              </w:tcPr>
              <w:p w14:paraId="60805918" w14:textId="77777777" w:rsidR="007E5878" w:rsidRDefault="007E5878" w:rsidP="00BA1FBE"/>
            </w:tc>
            <w:tc>
              <w:tcPr>
                <w:tcW w:w="591" w:type="dxa"/>
              </w:tcPr>
              <w:p w14:paraId="36E6E574" w14:textId="77777777" w:rsidR="007E5878" w:rsidRDefault="007E5878" w:rsidP="00BA1FBE"/>
            </w:tc>
            <w:tc>
              <w:tcPr>
                <w:tcW w:w="591" w:type="dxa"/>
              </w:tcPr>
              <w:p w14:paraId="52FD7705" w14:textId="77777777" w:rsidR="007E5878" w:rsidRDefault="007E5878" w:rsidP="00BA1FBE">
                <w:r>
                  <w:t>C</w:t>
                </w:r>
              </w:p>
            </w:tc>
            <w:tc>
              <w:tcPr>
                <w:tcW w:w="591" w:type="dxa"/>
              </w:tcPr>
              <w:p w14:paraId="60CBD986" w14:textId="77777777" w:rsidR="007E5878" w:rsidRDefault="007E5878" w:rsidP="00BA1FBE">
                <w:r>
                  <w:t>C</w:t>
                </w:r>
              </w:p>
            </w:tc>
            <w:tc>
              <w:tcPr>
                <w:tcW w:w="591" w:type="dxa"/>
              </w:tcPr>
              <w:p w14:paraId="0764DA4D" w14:textId="77777777" w:rsidR="007E5878" w:rsidRDefault="007E5878" w:rsidP="00BA1FBE">
                <w:r>
                  <w:t>D</w:t>
                </w:r>
              </w:p>
            </w:tc>
            <w:tc>
              <w:tcPr>
                <w:tcW w:w="591" w:type="dxa"/>
              </w:tcPr>
              <w:p w14:paraId="43176FAC" w14:textId="77777777" w:rsidR="007E5878" w:rsidRDefault="007E5878" w:rsidP="00BA1FBE"/>
            </w:tc>
            <w:tc>
              <w:tcPr>
                <w:tcW w:w="591" w:type="dxa"/>
              </w:tcPr>
              <w:p w14:paraId="7524000F" w14:textId="77777777" w:rsidR="007E5878" w:rsidRDefault="007E5878" w:rsidP="00BA1FBE">
                <w:r>
                  <w:t>R</w:t>
                </w:r>
              </w:p>
            </w:tc>
            <w:tc>
              <w:tcPr>
                <w:tcW w:w="591" w:type="dxa"/>
              </w:tcPr>
              <w:p w14:paraId="012332D8" w14:textId="1113C113" w:rsidR="007E5878" w:rsidRDefault="007E5878" w:rsidP="00BA1FBE">
                <w:r>
                  <w:t>R</w:t>
                </w:r>
              </w:p>
            </w:tc>
            <w:tc>
              <w:tcPr>
                <w:tcW w:w="591" w:type="dxa"/>
              </w:tcPr>
              <w:p w14:paraId="3E623174" w14:textId="77777777" w:rsidR="007E5878" w:rsidRDefault="007E5878" w:rsidP="00BA1FBE"/>
            </w:tc>
            <w:tc>
              <w:tcPr>
                <w:tcW w:w="591" w:type="dxa"/>
              </w:tcPr>
              <w:p w14:paraId="581016B1" w14:textId="77777777" w:rsidR="007E5878" w:rsidRDefault="007E5878" w:rsidP="00BA1FBE"/>
            </w:tc>
            <w:tc>
              <w:tcPr>
                <w:tcW w:w="591" w:type="dxa"/>
              </w:tcPr>
              <w:p w14:paraId="7C436AA6" w14:textId="77777777" w:rsidR="007E5878" w:rsidRDefault="007E5878" w:rsidP="00BA1FBE"/>
            </w:tc>
            <w:tc>
              <w:tcPr>
                <w:tcW w:w="591" w:type="dxa"/>
              </w:tcPr>
              <w:p w14:paraId="415F6727" w14:textId="4C385E7F" w:rsidR="007E5878" w:rsidRDefault="007E5878" w:rsidP="00BA1FBE">
                <w:r>
                  <w:t>RU</w:t>
                </w:r>
              </w:p>
            </w:tc>
            <w:tc>
              <w:tcPr>
                <w:tcW w:w="591" w:type="dxa"/>
              </w:tcPr>
              <w:p w14:paraId="21FD7519" w14:textId="06E4518A" w:rsidR="007E5878" w:rsidRDefault="007E5878" w:rsidP="00BA1FBE">
                <w:r>
                  <w:t>D</w:t>
                </w:r>
              </w:p>
            </w:tc>
          </w:tr>
          <w:tr w:rsidR="007E5878" w14:paraId="69A13152" w14:textId="1381FAC1" w:rsidTr="000C152A">
            <w:tc>
              <w:tcPr>
                <w:tcW w:w="851" w:type="dxa"/>
                <w:vMerge w:val="restart"/>
                <w:shd w:val="clear" w:color="auto" w:fill="FF0000"/>
              </w:tcPr>
              <w:p w14:paraId="53816409" w14:textId="77777777" w:rsidR="007E5878" w:rsidRDefault="007E5878" w:rsidP="00BA1FBE">
                <w:r>
                  <w:t>Game</w:t>
                </w:r>
              </w:p>
            </w:tc>
            <w:tc>
              <w:tcPr>
                <w:tcW w:w="1129" w:type="dxa"/>
                <w:shd w:val="clear" w:color="auto" w:fill="FF0000"/>
              </w:tcPr>
              <w:p w14:paraId="25E78E9A" w14:textId="77777777" w:rsidR="007E5878" w:rsidRDefault="007E5878" w:rsidP="00BA1FBE"/>
            </w:tc>
            <w:tc>
              <w:tcPr>
                <w:tcW w:w="709" w:type="dxa"/>
              </w:tcPr>
              <w:p w14:paraId="3F5681E9" w14:textId="77777777" w:rsidR="007E5878" w:rsidRDefault="007E5878" w:rsidP="00BA1FBE"/>
            </w:tc>
            <w:tc>
              <w:tcPr>
                <w:tcW w:w="793" w:type="dxa"/>
              </w:tcPr>
              <w:p w14:paraId="74C2AAEC" w14:textId="77777777" w:rsidR="007E5878" w:rsidRDefault="007E5878" w:rsidP="00BA1FBE"/>
            </w:tc>
            <w:tc>
              <w:tcPr>
                <w:tcW w:w="591" w:type="dxa"/>
              </w:tcPr>
              <w:p w14:paraId="6B24136C" w14:textId="77777777" w:rsidR="007E5878" w:rsidRDefault="007E5878" w:rsidP="00BA1FBE"/>
            </w:tc>
            <w:tc>
              <w:tcPr>
                <w:tcW w:w="591" w:type="dxa"/>
              </w:tcPr>
              <w:p w14:paraId="620A0174" w14:textId="77777777" w:rsidR="007E5878" w:rsidRDefault="007E5878" w:rsidP="00BA1FBE"/>
            </w:tc>
            <w:tc>
              <w:tcPr>
                <w:tcW w:w="591" w:type="dxa"/>
              </w:tcPr>
              <w:p w14:paraId="34E6BCA6" w14:textId="77777777" w:rsidR="007E5878" w:rsidRDefault="007E5878" w:rsidP="00BA1FBE"/>
            </w:tc>
            <w:tc>
              <w:tcPr>
                <w:tcW w:w="591" w:type="dxa"/>
              </w:tcPr>
              <w:p w14:paraId="12DFE94D" w14:textId="77777777" w:rsidR="007E5878" w:rsidRDefault="007E5878" w:rsidP="00BA1FBE">
                <w:r>
                  <w:t>R</w:t>
                </w:r>
              </w:p>
            </w:tc>
            <w:tc>
              <w:tcPr>
                <w:tcW w:w="591" w:type="dxa"/>
              </w:tcPr>
              <w:p w14:paraId="3305DCE8" w14:textId="77777777" w:rsidR="007E5878" w:rsidRDefault="007E5878" w:rsidP="00BA1FBE"/>
            </w:tc>
            <w:tc>
              <w:tcPr>
                <w:tcW w:w="591" w:type="dxa"/>
              </w:tcPr>
              <w:p w14:paraId="02F87106" w14:textId="77777777" w:rsidR="007E5878" w:rsidRDefault="007E5878" w:rsidP="00BA1FBE"/>
            </w:tc>
            <w:tc>
              <w:tcPr>
                <w:tcW w:w="591" w:type="dxa"/>
              </w:tcPr>
              <w:p w14:paraId="1014A443" w14:textId="77777777" w:rsidR="007E5878" w:rsidRDefault="007E5878" w:rsidP="00BA1FBE"/>
            </w:tc>
            <w:tc>
              <w:tcPr>
                <w:tcW w:w="591" w:type="dxa"/>
              </w:tcPr>
              <w:p w14:paraId="02EE50D9" w14:textId="77777777" w:rsidR="007E5878" w:rsidRDefault="007E5878" w:rsidP="00BA1FBE"/>
            </w:tc>
            <w:tc>
              <w:tcPr>
                <w:tcW w:w="591" w:type="dxa"/>
              </w:tcPr>
              <w:p w14:paraId="0BA04949" w14:textId="77777777" w:rsidR="007E5878" w:rsidRDefault="007E5878" w:rsidP="00BA1FBE"/>
            </w:tc>
            <w:tc>
              <w:tcPr>
                <w:tcW w:w="591" w:type="dxa"/>
              </w:tcPr>
              <w:p w14:paraId="1F282EB2" w14:textId="77777777" w:rsidR="007E5878" w:rsidRDefault="007E5878" w:rsidP="00BA1FBE"/>
            </w:tc>
            <w:tc>
              <w:tcPr>
                <w:tcW w:w="591" w:type="dxa"/>
              </w:tcPr>
              <w:p w14:paraId="63941D79" w14:textId="21713A2C" w:rsidR="007E5878" w:rsidRDefault="007E5878" w:rsidP="00BA1FBE">
                <w:r>
                  <w:t>D</w:t>
                </w:r>
              </w:p>
            </w:tc>
            <w:tc>
              <w:tcPr>
                <w:tcW w:w="591" w:type="dxa"/>
              </w:tcPr>
              <w:p w14:paraId="443B8C1A" w14:textId="77777777" w:rsidR="007E5878" w:rsidRDefault="007E5878" w:rsidP="00BA1FBE"/>
            </w:tc>
            <w:tc>
              <w:tcPr>
                <w:tcW w:w="591" w:type="dxa"/>
              </w:tcPr>
              <w:p w14:paraId="3B7A9B36" w14:textId="77777777" w:rsidR="007E5878" w:rsidRDefault="007E5878" w:rsidP="00BA1FBE"/>
            </w:tc>
            <w:tc>
              <w:tcPr>
                <w:tcW w:w="591" w:type="dxa"/>
              </w:tcPr>
              <w:p w14:paraId="7C7D7A34" w14:textId="77777777" w:rsidR="007E5878" w:rsidRDefault="007E5878" w:rsidP="00BA1FBE"/>
            </w:tc>
          </w:tr>
          <w:tr w:rsidR="007E5878" w14:paraId="53EC430C" w14:textId="74C610A7" w:rsidTr="000C152A">
            <w:tc>
              <w:tcPr>
                <w:tcW w:w="851" w:type="dxa"/>
                <w:vMerge/>
                <w:shd w:val="clear" w:color="auto" w:fill="FF0000"/>
              </w:tcPr>
              <w:p w14:paraId="67EDF44C" w14:textId="77777777" w:rsidR="007E5878" w:rsidRDefault="007E5878" w:rsidP="00BA1FBE"/>
            </w:tc>
            <w:tc>
              <w:tcPr>
                <w:tcW w:w="1129" w:type="dxa"/>
                <w:shd w:val="clear" w:color="auto" w:fill="FF0000"/>
              </w:tcPr>
              <w:p w14:paraId="2EC1FBD3" w14:textId="77777777" w:rsidR="007E5878" w:rsidRDefault="007E5878" w:rsidP="00BA1FBE">
                <w:r>
                  <w:t>Game ID</w:t>
                </w:r>
              </w:p>
            </w:tc>
            <w:tc>
              <w:tcPr>
                <w:tcW w:w="709" w:type="dxa"/>
              </w:tcPr>
              <w:p w14:paraId="62E69CED" w14:textId="77777777" w:rsidR="007E5878" w:rsidRDefault="007E5878" w:rsidP="00BA1FBE"/>
            </w:tc>
            <w:tc>
              <w:tcPr>
                <w:tcW w:w="793" w:type="dxa"/>
              </w:tcPr>
              <w:p w14:paraId="441F10AE" w14:textId="77777777" w:rsidR="007E5878" w:rsidRDefault="007E5878" w:rsidP="00BA1FBE"/>
            </w:tc>
            <w:tc>
              <w:tcPr>
                <w:tcW w:w="591" w:type="dxa"/>
              </w:tcPr>
              <w:p w14:paraId="76CFC238" w14:textId="77777777" w:rsidR="007E5878" w:rsidRDefault="007E5878" w:rsidP="00BA1FBE"/>
            </w:tc>
            <w:tc>
              <w:tcPr>
                <w:tcW w:w="591" w:type="dxa"/>
              </w:tcPr>
              <w:p w14:paraId="1B5AC479" w14:textId="77777777" w:rsidR="007E5878" w:rsidRDefault="007E5878" w:rsidP="00BA1FBE"/>
            </w:tc>
            <w:tc>
              <w:tcPr>
                <w:tcW w:w="591" w:type="dxa"/>
              </w:tcPr>
              <w:p w14:paraId="04301F9E" w14:textId="77777777" w:rsidR="007E5878" w:rsidRDefault="007E5878" w:rsidP="00BA1FBE"/>
            </w:tc>
            <w:tc>
              <w:tcPr>
                <w:tcW w:w="591" w:type="dxa"/>
              </w:tcPr>
              <w:p w14:paraId="453992B7" w14:textId="77777777" w:rsidR="007E5878" w:rsidRDefault="007E5878" w:rsidP="00BA1FBE">
                <w:r>
                  <w:t>R</w:t>
                </w:r>
              </w:p>
            </w:tc>
            <w:tc>
              <w:tcPr>
                <w:tcW w:w="591" w:type="dxa"/>
              </w:tcPr>
              <w:p w14:paraId="4CBE57A9" w14:textId="77777777" w:rsidR="007E5878" w:rsidRDefault="007E5878" w:rsidP="00BA1FBE">
                <w:r>
                  <w:t>C</w:t>
                </w:r>
              </w:p>
            </w:tc>
            <w:tc>
              <w:tcPr>
                <w:tcW w:w="591" w:type="dxa"/>
              </w:tcPr>
              <w:p w14:paraId="3D35DECA" w14:textId="77777777" w:rsidR="007E5878" w:rsidRDefault="007E5878" w:rsidP="00BA1FBE">
                <w:r>
                  <w:t>D</w:t>
                </w:r>
              </w:p>
            </w:tc>
            <w:tc>
              <w:tcPr>
                <w:tcW w:w="591" w:type="dxa"/>
              </w:tcPr>
              <w:p w14:paraId="56B0B08A" w14:textId="77777777" w:rsidR="007E5878" w:rsidRDefault="007E5878" w:rsidP="00BA1FBE"/>
            </w:tc>
            <w:tc>
              <w:tcPr>
                <w:tcW w:w="591" w:type="dxa"/>
              </w:tcPr>
              <w:p w14:paraId="53719112" w14:textId="77777777" w:rsidR="007E5878" w:rsidRDefault="007E5878" w:rsidP="00BA1FBE"/>
            </w:tc>
            <w:tc>
              <w:tcPr>
                <w:tcW w:w="591" w:type="dxa"/>
              </w:tcPr>
              <w:p w14:paraId="46D751CE" w14:textId="77777777" w:rsidR="007E5878" w:rsidRDefault="007E5878" w:rsidP="00BA1FBE"/>
            </w:tc>
            <w:tc>
              <w:tcPr>
                <w:tcW w:w="591" w:type="dxa"/>
              </w:tcPr>
              <w:p w14:paraId="4D6A25C0" w14:textId="77777777" w:rsidR="007E5878" w:rsidRDefault="007E5878" w:rsidP="00BA1FBE"/>
            </w:tc>
            <w:tc>
              <w:tcPr>
                <w:tcW w:w="591" w:type="dxa"/>
              </w:tcPr>
              <w:p w14:paraId="7C370F63" w14:textId="0FD18028" w:rsidR="007E5878" w:rsidRDefault="007E5878" w:rsidP="00BA1FBE">
                <w:r>
                  <w:t>D</w:t>
                </w:r>
              </w:p>
            </w:tc>
            <w:tc>
              <w:tcPr>
                <w:tcW w:w="591" w:type="dxa"/>
              </w:tcPr>
              <w:p w14:paraId="67564498" w14:textId="77777777" w:rsidR="007E5878" w:rsidRDefault="007E5878" w:rsidP="00BA1FBE"/>
            </w:tc>
            <w:tc>
              <w:tcPr>
                <w:tcW w:w="591" w:type="dxa"/>
              </w:tcPr>
              <w:p w14:paraId="73927054" w14:textId="004FC94B" w:rsidR="007E5878" w:rsidRDefault="007E5878" w:rsidP="00BA1FBE">
                <w:r>
                  <w:t>R</w:t>
                </w:r>
              </w:p>
            </w:tc>
            <w:tc>
              <w:tcPr>
                <w:tcW w:w="591" w:type="dxa"/>
              </w:tcPr>
              <w:p w14:paraId="6D79C8EE" w14:textId="77777777" w:rsidR="007E5878" w:rsidRDefault="007E5878" w:rsidP="00BA1FBE"/>
            </w:tc>
          </w:tr>
          <w:tr w:rsidR="007E5878" w14:paraId="7B4DEF0A" w14:textId="741E52CF" w:rsidTr="000C152A">
            <w:tc>
              <w:tcPr>
                <w:tcW w:w="851" w:type="dxa"/>
                <w:vMerge/>
                <w:shd w:val="clear" w:color="auto" w:fill="FF0000"/>
              </w:tcPr>
              <w:p w14:paraId="29D4F901" w14:textId="77777777" w:rsidR="007E5878" w:rsidRDefault="007E5878" w:rsidP="00BA1FBE"/>
            </w:tc>
            <w:tc>
              <w:tcPr>
                <w:tcW w:w="1129" w:type="dxa"/>
                <w:shd w:val="clear" w:color="auto" w:fill="FF0000"/>
              </w:tcPr>
              <w:p w14:paraId="6A616670" w14:textId="77777777" w:rsidR="007E5878" w:rsidRDefault="007E5878" w:rsidP="00BA1FBE">
                <w:r>
                  <w:t>Map</w:t>
                </w:r>
              </w:p>
            </w:tc>
            <w:tc>
              <w:tcPr>
                <w:tcW w:w="709" w:type="dxa"/>
              </w:tcPr>
              <w:p w14:paraId="35A3D70A" w14:textId="77777777" w:rsidR="007E5878" w:rsidRDefault="007E5878" w:rsidP="00BA1FBE"/>
            </w:tc>
            <w:tc>
              <w:tcPr>
                <w:tcW w:w="793" w:type="dxa"/>
              </w:tcPr>
              <w:p w14:paraId="697D7A3D" w14:textId="77777777" w:rsidR="007E5878" w:rsidRDefault="007E5878" w:rsidP="00BA1FBE"/>
            </w:tc>
            <w:tc>
              <w:tcPr>
                <w:tcW w:w="591" w:type="dxa"/>
              </w:tcPr>
              <w:p w14:paraId="0DC76DAD" w14:textId="77777777" w:rsidR="007E5878" w:rsidRDefault="007E5878" w:rsidP="00BA1FBE"/>
            </w:tc>
            <w:tc>
              <w:tcPr>
                <w:tcW w:w="591" w:type="dxa"/>
              </w:tcPr>
              <w:p w14:paraId="36C72E76" w14:textId="77777777" w:rsidR="007E5878" w:rsidRDefault="007E5878" w:rsidP="00BA1FBE"/>
            </w:tc>
            <w:tc>
              <w:tcPr>
                <w:tcW w:w="591" w:type="dxa"/>
              </w:tcPr>
              <w:p w14:paraId="124E2994" w14:textId="77777777" w:rsidR="007E5878" w:rsidRDefault="007E5878" w:rsidP="00BA1FBE"/>
            </w:tc>
            <w:tc>
              <w:tcPr>
                <w:tcW w:w="591" w:type="dxa"/>
              </w:tcPr>
              <w:p w14:paraId="5B9DDBE5" w14:textId="77777777" w:rsidR="007E5878" w:rsidRDefault="007E5878" w:rsidP="00BA1FBE">
                <w:r>
                  <w:t>R</w:t>
                </w:r>
              </w:p>
            </w:tc>
            <w:tc>
              <w:tcPr>
                <w:tcW w:w="591" w:type="dxa"/>
              </w:tcPr>
              <w:p w14:paraId="5209C4D2" w14:textId="77777777" w:rsidR="007E5878" w:rsidRDefault="007E5878" w:rsidP="00BA1FBE">
                <w:r>
                  <w:t>C</w:t>
                </w:r>
              </w:p>
            </w:tc>
            <w:tc>
              <w:tcPr>
                <w:tcW w:w="591" w:type="dxa"/>
              </w:tcPr>
              <w:p w14:paraId="5BD083F4" w14:textId="77777777" w:rsidR="007E5878" w:rsidRDefault="007E5878" w:rsidP="00BA1FBE">
                <w:r>
                  <w:t>D</w:t>
                </w:r>
              </w:p>
            </w:tc>
            <w:tc>
              <w:tcPr>
                <w:tcW w:w="591" w:type="dxa"/>
              </w:tcPr>
              <w:p w14:paraId="69631569" w14:textId="77777777" w:rsidR="007E5878" w:rsidRDefault="007E5878" w:rsidP="00BA1FBE">
                <w:r>
                  <w:t>R</w:t>
                </w:r>
              </w:p>
            </w:tc>
            <w:tc>
              <w:tcPr>
                <w:tcW w:w="591" w:type="dxa"/>
              </w:tcPr>
              <w:p w14:paraId="19393AF5" w14:textId="77777777" w:rsidR="007E5878" w:rsidRDefault="007E5878" w:rsidP="00BA1FBE"/>
            </w:tc>
            <w:tc>
              <w:tcPr>
                <w:tcW w:w="591" w:type="dxa"/>
              </w:tcPr>
              <w:p w14:paraId="43978C5D" w14:textId="77777777" w:rsidR="007E5878" w:rsidRDefault="007E5878" w:rsidP="00BA1FBE"/>
            </w:tc>
            <w:tc>
              <w:tcPr>
                <w:tcW w:w="591" w:type="dxa"/>
              </w:tcPr>
              <w:p w14:paraId="27F0B0F1" w14:textId="77777777" w:rsidR="007E5878" w:rsidRDefault="007E5878" w:rsidP="00BA1FBE"/>
            </w:tc>
            <w:tc>
              <w:tcPr>
                <w:tcW w:w="591" w:type="dxa"/>
              </w:tcPr>
              <w:p w14:paraId="57C0C944" w14:textId="732E2DA9" w:rsidR="007E5878" w:rsidRDefault="007E5878" w:rsidP="00BA1FBE">
                <w:r>
                  <w:t>D</w:t>
                </w:r>
              </w:p>
            </w:tc>
            <w:tc>
              <w:tcPr>
                <w:tcW w:w="591" w:type="dxa"/>
              </w:tcPr>
              <w:p w14:paraId="19F62CFE" w14:textId="77777777" w:rsidR="007E5878" w:rsidRDefault="007E5878" w:rsidP="00BA1FBE"/>
            </w:tc>
            <w:tc>
              <w:tcPr>
                <w:tcW w:w="591" w:type="dxa"/>
              </w:tcPr>
              <w:p w14:paraId="1428C659" w14:textId="1F61B66A" w:rsidR="007E5878" w:rsidRDefault="007E5878" w:rsidP="00BA1FBE">
                <w:r>
                  <w:t>R</w:t>
                </w:r>
              </w:p>
            </w:tc>
            <w:tc>
              <w:tcPr>
                <w:tcW w:w="591" w:type="dxa"/>
              </w:tcPr>
              <w:p w14:paraId="4A5BD53F" w14:textId="77777777" w:rsidR="007E5878" w:rsidRDefault="007E5878" w:rsidP="00BA1FBE"/>
            </w:tc>
          </w:tr>
          <w:tr w:rsidR="007E5878" w14:paraId="682E00A1" w14:textId="4010AA14" w:rsidTr="000C152A">
            <w:tc>
              <w:tcPr>
                <w:tcW w:w="851" w:type="dxa"/>
                <w:vMerge/>
                <w:shd w:val="clear" w:color="auto" w:fill="FF0000"/>
              </w:tcPr>
              <w:p w14:paraId="77D84100" w14:textId="77777777" w:rsidR="007E5878" w:rsidRDefault="007E5878" w:rsidP="00BA1FBE"/>
            </w:tc>
            <w:tc>
              <w:tcPr>
                <w:tcW w:w="1129" w:type="dxa"/>
                <w:shd w:val="clear" w:color="auto" w:fill="FF0000"/>
              </w:tcPr>
              <w:p w14:paraId="3E428C45" w14:textId="77777777" w:rsidR="007E5878" w:rsidRDefault="007E5878" w:rsidP="00BA1FBE">
                <w:r>
                  <w:t>Game Status</w:t>
                </w:r>
              </w:p>
            </w:tc>
            <w:tc>
              <w:tcPr>
                <w:tcW w:w="709" w:type="dxa"/>
              </w:tcPr>
              <w:p w14:paraId="1A0C02DE" w14:textId="77777777" w:rsidR="007E5878" w:rsidRDefault="007E5878" w:rsidP="00BA1FBE"/>
            </w:tc>
            <w:tc>
              <w:tcPr>
                <w:tcW w:w="793" w:type="dxa"/>
              </w:tcPr>
              <w:p w14:paraId="59D6C348" w14:textId="77777777" w:rsidR="007E5878" w:rsidRDefault="007E5878" w:rsidP="00BA1FBE"/>
            </w:tc>
            <w:tc>
              <w:tcPr>
                <w:tcW w:w="591" w:type="dxa"/>
              </w:tcPr>
              <w:p w14:paraId="1F0E89AF" w14:textId="77777777" w:rsidR="007E5878" w:rsidRDefault="007E5878" w:rsidP="00BA1FBE"/>
            </w:tc>
            <w:tc>
              <w:tcPr>
                <w:tcW w:w="591" w:type="dxa"/>
              </w:tcPr>
              <w:p w14:paraId="0BC4C0F7" w14:textId="77777777" w:rsidR="007E5878" w:rsidRDefault="007E5878" w:rsidP="00BA1FBE"/>
            </w:tc>
            <w:tc>
              <w:tcPr>
                <w:tcW w:w="591" w:type="dxa"/>
              </w:tcPr>
              <w:p w14:paraId="162B74A9" w14:textId="77777777" w:rsidR="007E5878" w:rsidRDefault="007E5878" w:rsidP="00BA1FBE"/>
            </w:tc>
            <w:tc>
              <w:tcPr>
                <w:tcW w:w="591" w:type="dxa"/>
              </w:tcPr>
              <w:p w14:paraId="1C274253" w14:textId="77777777" w:rsidR="007E5878" w:rsidRDefault="007E5878" w:rsidP="00BA1FBE">
                <w:r>
                  <w:t>R</w:t>
                </w:r>
              </w:p>
            </w:tc>
            <w:tc>
              <w:tcPr>
                <w:tcW w:w="591" w:type="dxa"/>
              </w:tcPr>
              <w:p w14:paraId="29283635" w14:textId="77777777" w:rsidR="007E5878" w:rsidRDefault="007E5878" w:rsidP="00BA1FBE">
                <w:r>
                  <w:t>C</w:t>
                </w:r>
              </w:p>
            </w:tc>
            <w:tc>
              <w:tcPr>
                <w:tcW w:w="591" w:type="dxa"/>
              </w:tcPr>
              <w:p w14:paraId="06B450BF" w14:textId="77777777" w:rsidR="007E5878" w:rsidRDefault="007E5878" w:rsidP="00BA1FBE">
                <w:r>
                  <w:t>D</w:t>
                </w:r>
              </w:p>
            </w:tc>
            <w:tc>
              <w:tcPr>
                <w:tcW w:w="591" w:type="dxa"/>
              </w:tcPr>
              <w:p w14:paraId="4E8A596C" w14:textId="77777777" w:rsidR="007E5878" w:rsidRDefault="007E5878" w:rsidP="00BA1FBE"/>
            </w:tc>
            <w:tc>
              <w:tcPr>
                <w:tcW w:w="591" w:type="dxa"/>
              </w:tcPr>
              <w:p w14:paraId="2C955A41" w14:textId="77777777" w:rsidR="007E5878" w:rsidRDefault="007E5878" w:rsidP="00BA1FBE"/>
            </w:tc>
            <w:tc>
              <w:tcPr>
                <w:tcW w:w="591" w:type="dxa"/>
              </w:tcPr>
              <w:p w14:paraId="78B4372B" w14:textId="114D664B" w:rsidR="007E5878" w:rsidRDefault="007E5878" w:rsidP="00BA1FBE"/>
            </w:tc>
            <w:tc>
              <w:tcPr>
                <w:tcW w:w="591" w:type="dxa"/>
              </w:tcPr>
              <w:p w14:paraId="34B5585E" w14:textId="77777777" w:rsidR="007E5878" w:rsidRDefault="007E5878" w:rsidP="00BA1FBE"/>
            </w:tc>
            <w:tc>
              <w:tcPr>
                <w:tcW w:w="591" w:type="dxa"/>
              </w:tcPr>
              <w:p w14:paraId="2C0BEFC8" w14:textId="4D9A8FE6" w:rsidR="007E5878" w:rsidRDefault="007E5878" w:rsidP="00BA1FBE">
                <w:r>
                  <w:t>D</w:t>
                </w:r>
              </w:p>
            </w:tc>
            <w:tc>
              <w:tcPr>
                <w:tcW w:w="591" w:type="dxa"/>
              </w:tcPr>
              <w:p w14:paraId="60FA9921" w14:textId="77777777" w:rsidR="007E5878" w:rsidRDefault="007E5878" w:rsidP="00BA1FBE"/>
            </w:tc>
            <w:tc>
              <w:tcPr>
                <w:tcW w:w="591" w:type="dxa"/>
              </w:tcPr>
              <w:p w14:paraId="08D18027" w14:textId="77777777" w:rsidR="007E5878" w:rsidRDefault="007E5878" w:rsidP="00BA1FBE"/>
            </w:tc>
            <w:tc>
              <w:tcPr>
                <w:tcW w:w="591" w:type="dxa"/>
              </w:tcPr>
              <w:p w14:paraId="5A599316" w14:textId="77777777" w:rsidR="007E5878" w:rsidRDefault="007E5878" w:rsidP="00BA1FBE"/>
            </w:tc>
          </w:tr>
          <w:tr w:rsidR="007E5878" w14:paraId="499FC772" w14:textId="396C9A52" w:rsidTr="000C152A">
            <w:tc>
              <w:tcPr>
                <w:tcW w:w="851" w:type="dxa"/>
                <w:vMerge/>
                <w:shd w:val="clear" w:color="auto" w:fill="FF0000"/>
              </w:tcPr>
              <w:p w14:paraId="47DAFDA0" w14:textId="77777777" w:rsidR="007E5878" w:rsidRDefault="007E5878" w:rsidP="00BA1FBE"/>
            </w:tc>
            <w:tc>
              <w:tcPr>
                <w:tcW w:w="1129" w:type="dxa"/>
                <w:shd w:val="clear" w:color="auto" w:fill="FF0000"/>
              </w:tcPr>
              <w:p w14:paraId="3740B47F" w14:textId="77777777" w:rsidR="007E5878" w:rsidRDefault="007E5878" w:rsidP="00BA1FBE">
                <w:r>
                  <w:t>Turn</w:t>
                </w:r>
              </w:p>
            </w:tc>
            <w:tc>
              <w:tcPr>
                <w:tcW w:w="709" w:type="dxa"/>
              </w:tcPr>
              <w:p w14:paraId="48595004" w14:textId="77777777" w:rsidR="007E5878" w:rsidRDefault="007E5878" w:rsidP="00BA1FBE"/>
            </w:tc>
            <w:tc>
              <w:tcPr>
                <w:tcW w:w="793" w:type="dxa"/>
              </w:tcPr>
              <w:p w14:paraId="255F882A" w14:textId="77777777" w:rsidR="007E5878" w:rsidRDefault="007E5878" w:rsidP="00BA1FBE"/>
            </w:tc>
            <w:tc>
              <w:tcPr>
                <w:tcW w:w="591" w:type="dxa"/>
              </w:tcPr>
              <w:p w14:paraId="5CF77D83" w14:textId="77777777" w:rsidR="007E5878" w:rsidRDefault="007E5878" w:rsidP="00BA1FBE"/>
            </w:tc>
            <w:tc>
              <w:tcPr>
                <w:tcW w:w="591" w:type="dxa"/>
              </w:tcPr>
              <w:p w14:paraId="1D96E4A8" w14:textId="77777777" w:rsidR="007E5878" w:rsidRDefault="007E5878" w:rsidP="00BA1FBE"/>
            </w:tc>
            <w:tc>
              <w:tcPr>
                <w:tcW w:w="591" w:type="dxa"/>
              </w:tcPr>
              <w:p w14:paraId="40CEC13F" w14:textId="77777777" w:rsidR="007E5878" w:rsidRDefault="007E5878" w:rsidP="00BA1FBE"/>
            </w:tc>
            <w:tc>
              <w:tcPr>
                <w:tcW w:w="591" w:type="dxa"/>
              </w:tcPr>
              <w:p w14:paraId="56D85AE9" w14:textId="77777777" w:rsidR="007E5878" w:rsidRDefault="007E5878" w:rsidP="00BA1FBE">
                <w:r>
                  <w:t>R, U</w:t>
                </w:r>
              </w:p>
            </w:tc>
            <w:tc>
              <w:tcPr>
                <w:tcW w:w="591" w:type="dxa"/>
              </w:tcPr>
              <w:p w14:paraId="4524925B" w14:textId="77777777" w:rsidR="007E5878" w:rsidRDefault="007E5878" w:rsidP="00BA1FBE">
                <w:r>
                  <w:t>C</w:t>
                </w:r>
              </w:p>
            </w:tc>
            <w:tc>
              <w:tcPr>
                <w:tcW w:w="591" w:type="dxa"/>
              </w:tcPr>
              <w:p w14:paraId="270F949D" w14:textId="77777777" w:rsidR="007E5878" w:rsidRDefault="007E5878" w:rsidP="00BA1FBE">
                <w:r>
                  <w:t>D</w:t>
                </w:r>
              </w:p>
            </w:tc>
            <w:tc>
              <w:tcPr>
                <w:tcW w:w="591" w:type="dxa"/>
              </w:tcPr>
              <w:p w14:paraId="1BC4FF90" w14:textId="77777777" w:rsidR="007E5878" w:rsidRDefault="007E5878" w:rsidP="00BA1FBE">
                <w:r>
                  <w:t>R</w:t>
                </w:r>
              </w:p>
            </w:tc>
            <w:tc>
              <w:tcPr>
                <w:tcW w:w="591" w:type="dxa"/>
              </w:tcPr>
              <w:p w14:paraId="6F8CF773" w14:textId="77777777" w:rsidR="007E5878" w:rsidRDefault="007E5878" w:rsidP="00BA1FBE"/>
            </w:tc>
            <w:tc>
              <w:tcPr>
                <w:tcW w:w="591" w:type="dxa"/>
              </w:tcPr>
              <w:p w14:paraId="0DFDE334" w14:textId="4D4EBA3D" w:rsidR="007E5878" w:rsidRDefault="007E5878" w:rsidP="00BA1FBE">
                <w:r>
                  <w:t>RU</w:t>
                </w:r>
              </w:p>
            </w:tc>
            <w:tc>
              <w:tcPr>
                <w:tcW w:w="591" w:type="dxa"/>
              </w:tcPr>
              <w:p w14:paraId="6001EF12" w14:textId="77777777" w:rsidR="007E5878" w:rsidRDefault="007E5878" w:rsidP="00BA1FBE"/>
            </w:tc>
            <w:tc>
              <w:tcPr>
                <w:tcW w:w="591" w:type="dxa"/>
              </w:tcPr>
              <w:p w14:paraId="453D73AF" w14:textId="3D8F4CC9" w:rsidR="007E5878" w:rsidRDefault="007E5878" w:rsidP="00BA1FBE">
                <w:r>
                  <w:t>D</w:t>
                </w:r>
              </w:p>
            </w:tc>
            <w:tc>
              <w:tcPr>
                <w:tcW w:w="591" w:type="dxa"/>
              </w:tcPr>
              <w:p w14:paraId="618BDADC" w14:textId="77777777" w:rsidR="007E5878" w:rsidRDefault="007E5878" w:rsidP="00BA1FBE"/>
            </w:tc>
            <w:tc>
              <w:tcPr>
                <w:tcW w:w="591" w:type="dxa"/>
              </w:tcPr>
              <w:p w14:paraId="4D582567" w14:textId="0FEA022A" w:rsidR="007E5878" w:rsidRDefault="007E5878" w:rsidP="00BA1FBE">
                <w:r>
                  <w:t>R</w:t>
                </w:r>
              </w:p>
            </w:tc>
            <w:tc>
              <w:tcPr>
                <w:tcW w:w="591" w:type="dxa"/>
              </w:tcPr>
              <w:p w14:paraId="166901C6" w14:textId="77777777" w:rsidR="007E5878" w:rsidRDefault="007E5878" w:rsidP="00BA1FBE"/>
            </w:tc>
          </w:tr>
          <w:tr w:rsidR="007E5878" w14:paraId="4AB7B952" w14:textId="5575D56E" w:rsidTr="000C152A">
            <w:tc>
              <w:tcPr>
                <w:tcW w:w="851" w:type="dxa"/>
                <w:vMerge w:val="restart"/>
                <w:shd w:val="clear" w:color="auto" w:fill="FF0000"/>
              </w:tcPr>
              <w:p w14:paraId="11B330E4" w14:textId="77777777" w:rsidR="007E5878" w:rsidRDefault="007E5878" w:rsidP="00BA1FBE">
                <w:r>
                  <w:t>Item</w:t>
                </w:r>
              </w:p>
            </w:tc>
            <w:tc>
              <w:tcPr>
                <w:tcW w:w="1129" w:type="dxa"/>
                <w:shd w:val="clear" w:color="auto" w:fill="FF0000"/>
              </w:tcPr>
              <w:p w14:paraId="22675174" w14:textId="77777777" w:rsidR="007E5878" w:rsidRDefault="007E5878" w:rsidP="00BA1FBE"/>
            </w:tc>
            <w:tc>
              <w:tcPr>
                <w:tcW w:w="709" w:type="dxa"/>
              </w:tcPr>
              <w:p w14:paraId="70AC9293" w14:textId="77777777" w:rsidR="007E5878" w:rsidRDefault="007E5878" w:rsidP="00BA1FBE"/>
            </w:tc>
            <w:tc>
              <w:tcPr>
                <w:tcW w:w="793" w:type="dxa"/>
              </w:tcPr>
              <w:p w14:paraId="277FFD87" w14:textId="77777777" w:rsidR="007E5878" w:rsidRDefault="007E5878" w:rsidP="00BA1FBE"/>
            </w:tc>
            <w:tc>
              <w:tcPr>
                <w:tcW w:w="591" w:type="dxa"/>
              </w:tcPr>
              <w:p w14:paraId="742DDBB6" w14:textId="77777777" w:rsidR="007E5878" w:rsidRDefault="007E5878" w:rsidP="00BA1FBE"/>
            </w:tc>
            <w:tc>
              <w:tcPr>
                <w:tcW w:w="591" w:type="dxa"/>
              </w:tcPr>
              <w:p w14:paraId="1E52D3C0" w14:textId="77777777" w:rsidR="007E5878" w:rsidRDefault="007E5878" w:rsidP="00BA1FBE"/>
            </w:tc>
            <w:tc>
              <w:tcPr>
                <w:tcW w:w="591" w:type="dxa"/>
              </w:tcPr>
              <w:p w14:paraId="6A921F53" w14:textId="77777777" w:rsidR="007E5878" w:rsidRDefault="007E5878" w:rsidP="00BA1FBE"/>
            </w:tc>
            <w:tc>
              <w:tcPr>
                <w:tcW w:w="591" w:type="dxa"/>
              </w:tcPr>
              <w:p w14:paraId="02C8A44C" w14:textId="77777777" w:rsidR="007E5878" w:rsidRDefault="007E5878" w:rsidP="00BA1FBE">
                <w:r>
                  <w:t>R</w:t>
                </w:r>
              </w:p>
            </w:tc>
            <w:tc>
              <w:tcPr>
                <w:tcW w:w="591" w:type="dxa"/>
              </w:tcPr>
              <w:p w14:paraId="6653B5B9" w14:textId="77777777" w:rsidR="007E5878" w:rsidRDefault="007E5878" w:rsidP="00BA1FBE">
                <w:r>
                  <w:t>C</w:t>
                </w:r>
              </w:p>
            </w:tc>
            <w:tc>
              <w:tcPr>
                <w:tcW w:w="591" w:type="dxa"/>
              </w:tcPr>
              <w:p w14:paraId="346F6A4E" w14:textId="77777777" w:rsidR="007E5878" w:rsidRDefault="007E5878" w:rsidP="00BA1FBE">
                <w:r>
                  <w:t>D</w:t>
                </w:r>
              </w:p>
            </w:tc>
            <w:tc>
              <w:tcPr>
                <w:tcW w:w="591" w:type="dxa"/>
              </w:tcPr>
              <w:p w14:paraId="314DF2A0" w14:textId="77777777" w:rsidR="007E5878" w:rsidRDefault="007E5878" w:rsidP="00BA1FBE"/>
            </w:tc>
            <w:tc>
              <w:tcPr>
                <w:tcW w:w="591" w:type="dxa"/>
              </w:tcPr>
              <w:p w14:paraId="1661B81F" w14:textId="77777777" w:rsidR="007E5878" w:rsidRDefault="007E5878" w:rsidP="00BA1FBE"/>
            </w:tc>
            <w:tc>
              <w:tcPr>
                <w:tcW w:w="591" w:type="dxa"/>
              </w:tcPr>
              <w:p w14:paraId="3DE1487D" w14:textId="77777777" w:rsidR="007E5878" w:rsidRDefault="007E5878" w:rsidP="00BA1FBE"/>
            </w:tc>
            <w:tc>
              <w:tcPr>
                <w:tcW w:w="591" w:type="dxa"/>
              </w:tcPr>
              <w:p w14:paraId="06A6CB57" w14:textId="77777777" w:rsidR="007E5878" w:rsidRDefault="007E5878" w:rsidP="00BA1FBE"/>
            </w:tc>
            <w:tc>
              <w:tcPr>
                <w:tcW w:w="591" w:type="dxa"/>
              </w:tcPr>
              <w:p w14:paraId="47D3799C" w14:textId="3D8199E1" w:rsidR="007E5878" w:rsidRDefault="007E5878" w:rsidP="00BA1FBE">
                <w:r>
                  <w:t>D</w:t>
                </w:r>
              </w:p>
            </w:tc>
            <w:tc>
              <w:tcPr>
                <w:tcW w:w="591" w:type="dxa"/>
              </w:tcPr>
              <w:p w14:paraId="16ED2792" w14:textId="77777777" w:rsidR="007E5878" w:rsidRDefault="007E5878" w:rsidP="00BA1FBE"/>
            </w:tc>
            <w:tc>
              <w:tcPr>
                <w:tcW w:w="591" w:type="dxa"/>
              </w:tcPr>
              <w:p w14:paraId="2313D3F9" w14:textId="77777777" w:rsidR="007E5878" w:rsidRDefault="007E5878" w:rsidP="00BA1FBE"/>
            </w:tc>
            <w:tc>
              <w:tcPr>
                <w:tcW w:w="591" w:type="dxa"/>
              </w:tcPr>
              <w:p w14:paraId="2489C843" w14:textId="77777777" w:rsidR="007E5878" w:rsidRDefault="007E5878" w:rsidP="00BA1FBE"/>
            </w:tc>
          </w:tr>
          <w:tr w:rsidR="007E5878" w14:paraId="2F28AEB9" w14:textId="54D46A03" w:rsidTr="000C152A">
            <w:tc>
              <w:tcPr>
                <w:tcW w:w="851" w:type="dxa"/>
                <w:vMerge/>
                <w:shd w:val="clear" w:color="auto" w:fill="FF0000"/>
              </w:tcPr>
              <w:p w14:paraId="054D4BAB" w14:textId="77777777" w:rsidR="007E5878" w:rsidRDefault="007E5878" w:rsidP="00BA1FBE"/>
            </w:tc>
            <w:tc>
              <w:tcPr>
                <w:tcW w:w="1129" w:type="dxa"/>
                <w:shd w:val="clear" w:color="auto" w:fill="FF0000"/>
              </w:tcPr>
              <w:p w14:paraId="015CA08A" w14:textId="77777777" w:rsidR="007E5878" w:rsidRDefault="007E5878" w:rsidP="00BA1FBE">
                <w:r>
                  <w:t>Item ID</w:t>
                </w:r>
              </w:p>
            </w:tc>
            <w:tc>
              <w:tcPr>
                <w:tcW w:w="709" w:type="dxa"/>
              </w:tcPr>
              <w:p w14:paraId="59877133" w14:textId="77777777" w:rsidR="007E5878" w:rsidRDefault="007E5878" w:rsidP="00BA1FBE"/>
            </w:tc>
            <w:tc>
              <w:tcPr>
                <w:tcW w:w="793" w:type="dxa"/>
              </w:tcPr>
              <w:p w14:paraId="3C0E8BAB" w14:textId="77777777" w:rsidR="007E5878" w:rsidRDefault="007E5878" w:rsidP="00BA1FBE"/>
            </w:tc>
            <w:tc>
              <w:tcPr>
                <w:tcW w:w="591" w:type="dxa"/>
              </w:tcPr>
              <w:p w14:paraId="1510F1C5" w14:textId="77777777" w:rsidR="007E5878" w:rsidRDefault="007E5878" w:rsidP="00BA1FBE"/>
            </w:tc>
            <w:tc>
              <w:tcPr>
                <w:tcW w:w="591" w:type="dxa"/>
              </w:tcPr>
              <w:p w14:paraId="4617D374" w14:textId="77777777" w:rsidR="007E5878" w:rsidRDefault="007E5878" w:rsidP="00BA1FBE"/>
            </w:tc>
            <w:tc>
              <w:tcPr>
                <w:tcW w:w="591" w:type="dxa"/>
              </w:tcPr>
              <w:p w14:paraId="1B17EE85" w14:textId="77777777" w:rsidR="007E5878" w:rsidRDefault="007E5878" w:rsidP="00BA1FBE"/>
            </w:tc>
            <w:tc>
              <w:tcPr>
                <w:tcW w:w="591" w:type="dxa"/>
              </w:tcPr>
              <w:p w14:paraId="002634F2" w14:textId="77777777" w:rsidR="007E5878" w:rsidRDefault="007E5878" w:rsidP="00BA1FBE">
                <w:r>
                  <w:t>R</w:t>
                </w:r>
              </w:p>
            </w:tc>
            <w:tc>
              <w:tcPr>
                <w:tcW w:w="591" w:type="dxa"/>
              </w:tcPr>
              <w:p w14:paraId="54C9C61C" w14:textId="77777777" w:rsidR="007E5878" w:rsidRDefault="007E5878" w:rsidP="00BA1FBE">
                <w:r>
                  <w:t>C</w:t>
                </w:r>
              </w:p>
            </w:tc>
            <w:tc>
              <w:tcPr>
                <w:tcW w:w="591" w:type="dxa"/>
              </w:tcPr>
              <w:p w14:paraId="5BC201BB" w14:textId="77777777" w:rsidR="007E5878" w:rsidRDefault="007E5878" w:rsidP="00BA1FBE">
                <w:r>
                  <w:t>D</w:t>
                </w:r>
              </w:p>
            </w:tc>
            <w:tc>
              <w:tcPr>
                <w:tcW w:w="591" w:type="dxa"/>
              </w:tcPr>
              <w:p w14:paraId="3CC937D4" w14:textId="77777777" w:rsidR="007E5878" w:rsidRDefault="007E5878" w:rsidP="00BA1FBE"/>
            </w:tc>
            <w:tc>
              <w:tcPr>
                <w:tcW w:w="591" w:type="dxa"/>
              </w:tcPr>
              <w:p w14:paraId="0E6F9224" w14:textId="77777777" w:rsidR="007E5878" w:rsidRDefault="007E5878" w:rsidP="00BA1FBE"/>
            </w:tc>
            <w:tc>
              <w:tcPr>
                <w:tcW w:w="591" w:type="dxa"/>
              </w:tcPr>
              <w:p w14:paraId="6946258C" w14:textId="77777777" w:rsidR="007E5878" w:rsidRDefault="007E5878" w:rsidP="00BA1FBE"/>
            </w:tc>
            <w:tc>
              <w:tcPr>
                <w:tcW w:w="591" w:type="dxa"/>
              </w:tcPr>
              <w:p w14:paraId="431B6E16" w14:textId="77777777" w:rsidR="007E5878" w:rsidRDefault="007E5878" w:rsidP="00BA1FBE"/>
            </w:tc>
            <w:tc>
              <w:tcPr>
                <w:tcW w:w="591" w:type="dxa"/>
              </w:tcPr>
              <w:p w14:paraId="0E5B0FFF" w14:textId="244E017C" w:rsidR="007E5878" w:rsidRDefault="007E5878" w:rsidP="00BA1FBE">
                <w:r>
                  <w:t>D</w:t>
                </w:r>
              </w:p>
            </w:tc>
            <w:tc>
              <w:tcPr>
                <w:tcW w:w="591" w:type="dxa"/>
              </w:tcPr>
              <w:p w14:paraId="5681607C" w14:textId="77777777" w:rsidR="007E5878" w:rsidRDefault="007E5878" w:rsidP="00BA1FBE"/>
            </w:tc>
            <w:tc>
              <w:tcPr>
                <w:tcW w:w="591" w:type="dxa"/>
              </w:tcPr>
              <w:p w14:paraId="3C5F4D63" w14:textId="115D897E" w:rsidR="007E5878" w:rsidRDefault="007E5878" w:rsidP="00BA1FBE">
                <w:r>
                  <w:t>R</w:t>
                </w:r>
              </w:p>
            </w:tc>
            <w:tc>
              <w:tcPr>
                <w:tcW w:w="591" w:type="dxa"/>
              </w:tcPr>
              <w:p w14:paraId="73F3CD5A" w14:textId="77777777" w:rsidR="007E5878" w:rsidRDefault="007E5878" w:rsidP="00BA1FBE"/>
            </w:tc>
          </w:tr>
          <w:tr w:rsidR="007E5878" w14:paraId="63E61113" w14:textId="6B19F4D9" w:rsidTr="000C152A">
            <w:tc>
              <w:tcPr>
                <w:tcW w:w="851" w:type="dxa"/>
                <w:vMerge/>
                <w:shd w:val="clear" w:color="auto" w:fill="FF0000"/>
              </w:tcPr>
              <w:p w14:paraId="46C3CE4A" w14:textId="77777777" w:rsidR="007E5878" w:rsidRDefault="007E5878" w:rsidP="00BA1FBE"/>
            </w:tc>
            <w:tc>
              <w:tcPr>
                <w:tcW w:w="1129" w:type="dxa"/>
                <w:shd w:val="clear" w:color="auto" w:fill="FF0000"/>
              </w:tcPr>
              <w:p w14:paraId="60CDD9FA" w14:textId="77777777" w:rsidR="007E5878" w:rsidRDefault="007E5878" w:rsidP="00BA1FBE">
                <w:r>
                  <w:t>Tile ID</w:t>
                </w:r>
              </w:p>
            </w:tc>
            <w:tc>
              <w:tcPr>
                <w:tcW w:w="709" w:type="dxa"/>
              </w:tcPr>
              <w:p w14:paraId="543037A4" w14:textId="77777777" w:rsidR="007E5878" w:rsidRDefault="007E5878" w:rsidP="00BA1FBE"/>
            </w:tc>
            <w:tc>
              <w:tcPr>
                <w:tcW w:w="793" w:type="dxa"/>
              </w:tcPr>
              <w:p w14:paraId="58D37707" w14:textId="77777777" w:rsidR="007E5878" w:rsidRDefault="007E5878" w:rsidP="00BA1FBE"/>
            </w:tc>
            <w:tc>
              <w:tcPr>
                <w:tcW w:w="591" w:type="dxa"/>
              </w:tcPr>
              <w:p w14:paraId="438A2953" w14:textId="77777777" w:rsidR="007E5878" w:rsidRDefault="007E5878" w:rsidP="00BA1FBE"/>
            </w:tc>
            <w:tc>
              <w:tcPr>
                <w:tcW w:w="591" w:type="dxa"/>
              </w:tcPr>
              <w:p w14:paraId="26603091" w14:textId="77777777" w:rsidR="007E5878" w:rsidRDefault="007E5878" w:rsidP="00BA1FBE"/>
            </w:tc>
            <w:tc>
              <w:tcPr>
                <w:tcW w:w="591" w:type="dxa"/>
              </w:tcPr>
              <w:p w14:paraId="5333F53B" w14:textId="77777777" w:rsidR="007E5878" w:rsidRDefault="007E5878" w:rsidP="00BA1FBE"/>
            </w:tc>
            <w:tc>
              <w:tcPr>
                <w:tcW w:w="591" w:type="dxa"/>
              </w:tcPr>
              <w:p w14:paraId="0B53A803" w14:textId="77777777" w:rsidR="007E5878" w:rsidRDefault="007E5878" w:rsidP="00BA1FBE">
                <w:r>
                  <w:t>R</w:t>
                </w:r>
              </w:p>
            </w:tc>
            <w:tc>
              <w:tcPr>
                <w:tcW w:w="591" w:type="dxa"/>
              </w:tcPr>
              <w:p w14:paraId="23612AD2" w14:textId="77777777" w:rsidR="007E5878" w:rsidRDefault="007E5878" w:rsidP="00BA1FBE">
                <w:r>
                  <w:t>C</w:t>
                </w:r>
              </w:p>
            </w:tc>
            <w:tc>
              <w:tcPr>
                <w:tcW w:w="591" w:type="dxa"/>
              </w:tcPr>
              <w:p w14:paraId="61B488D0" w14:textId="77777777" w:rsidR="007E5878" w:rsidRDefault="007E5878" w:rsidP="00BA1FBE">
                <w:r>
                  <w:t>D</w:t>
                </w:r>
              </w:p>
            </w:tc>
            <w:tc>
              <w:tcPr>
                <w:tcW w:w="591" w:type="dxa"/>
              </w:tcPr>
              <w:p w14:paraId="65F17B30" w14:textId="77777777" w:rsidR="007E5878" w:rsidRDefault="007E5878" w:rsidP="00BA1FBE"/>
            </w:tc>
            <w:tc>
              <w:tcPr>
                <w:tcW w:w="591" w:type="dxa"/>
              </w:tcPr>
              <w:p w14:paraId="7C0FC24A" w14:textId="77777777" w:rsidR="007E5878" w:rsidRDefault="007E5878" w:rsidP="00BA1FBE"/>
            </w:tc>
            <w:tc>
              <w:tcPr>
                <w:tcW w:w="591" w:type="dxa"/>
              </w:tcPr>
              <w:p w14:paraId="039D99A2" w14:textId="77777777" w:rsidR="007E5878" w:rsidRDefault="007E5878" w:rsidP="00BA1FBE"/>
            </w:tc>
            <w:tc>
              <w:tcPr>
                <w:tcW w:w="591" w:type="dxa"/>
              </w:tcPr>
              <w:p w14:paraId="501B7BFF" w14:textId="77777777" w:rsidR="007E5878" w:rsidRDefault="007E5878" w:rsidP="00BA1FBE"/>
            </w:tc>
            <w:tc>
              <w:tcPr>
                <w:tcW w:w="591" w:type="dxa"/>
              </w:tcPr>
              <w:p w14:paraId="4970BC8E" w14:textId="5F9BB807" w:rsidR="007E5878" w:rsidRDefault="007E5878" w:rsidP="00BA1FBE">
                <w:r>
                  <w:t>D</w:t>
                </w:r>
              </w:p>
            </w:tc>
            <w:tc>
              <w:tcPr>
                <w:tcW w:w="591" w:type="dxa"/>
              </w:tcPr>
              <w:p w14:paraId="04FE620A" w14:textId="77777777" w:rsidR="007E5878" w:rsidRDefault="007E5878" w:rsidP="00BA1FBE"/>
            </w:tc>
            <w:tc>
              <w:tcPr>
                <w:tcW w:w="591" w:type="dxa"/>
              </w:tcPr>
              <w:p w14:paraId="2E03D3EE" w14:textId="4C707419" w:rsidR="007E5878" w:rsidRDefault="007E5878" w:rsidP="00BA1FBE">
                <w:r>
                  <w:t>R</w:t>
                </w:r>
              </w:p>
            </w:tc>
            <w:tc>
              <w:tcPr>
                <w:tcW w:w="591" w:type="dxa"/>
              </w:tcPr>
              <w:p w14:paraId="5DD30C1C" w14:textId="77777777" w:rsidR="007E5878" w:rsidRDefault="007E5878" w:rsidP="00BA1FBE"/>
            </w:tc>
          </w:tr>
          <w:tr w:rsidR="007E5878" w14:paraId="19B2719C" w14:textId="048481F1" w:rsidTr="000C152A">
            <w:tc>
              <w:tcPr>
                <w:tcW w:w="851" w:type="dxa"/>
                <w:vMerge/>
                <w:shd w:val="clear" w:color="auto" w:fill="FF0000"/>
              </w:tcPr>
              <w:p w14:paraId="0C29E7E9" w14:textId="77777777" w:rsidR="007E5878" w:rsidRDefault="007E5878" w:rsidP="00BA1FBE"/>
            </w:tc>
            <w:tc>
              <w:tcPr>
                <w:tcW w:w="1129" w:type="dxa"/>
                <w:shd w:val="clear" w:color="auto" w:fill="FF0000"/>
              </w:tcPr>
              <w:p w14:paraId="3EB29F99" w14:textId="77777777" w:rsidR="007E5878" w:rsidRDefault="007E5878" w:rsidP="00BA1FBE">
                <w:r>
                  <w:t>Status</w:t>
                </w:r>
              </w:p>
            </w:tc>
            <w:tc>
              <w:tcPr>
                <w:tcW w:w="709" w:type="dxa"/>
              </w:tcPr>
              <w:p w14:paraId="65A19522" w14:textId="77777777" w:rsidR="007E5878" w:rsidRDefault="007E5878" w:rsidP="00BA1FBE"/>
            </w:tc>
            <w:tc>
              <w:tcPr>
                <w:tcW w:w="793" w:type="dxa"/>
              </w:tcPr>
              <w:p w14:paraId="02E3306B" w14:textId="77777777" w:rsidR="007E5878" w:rsidRDefault="007E5878" w:rsidP="00BA1FBE"/>
            </w:tc>
            <w:tc>
              <w:tcPr>
                <w:tcW w:w="591" w:type="dxa"/>
              </w:tcPr>
              <w:p w14:paraId="60C51E09" w14:textId="77777777" w:rsidR="007E5878" w:rsidRDefault="007E5878" w:rsidP="00BA1FBE"/>
            </w:tc>
            <w:tc>
              <w:tcPr>
                <w:tcW w:w="591" w:type="dxa"/>
              </w:tcPr>
              <w:p w14:paraId="051E1CB6" w14:textId="77777777" w:rsidR="007E5878" w:rsidRDefault="007E5878" w:rsidP="00BA1FBE"/>
            </w:tc>
            <w:tc>
              <w:tcPr>
                <w:tcW w:w="591" w:type="dxa"/>
              </w:tcPr>
              <w:p w14:paraId="6F4029A3" w14:textId="77777777" w:rsidR="007E5878" w:rsidRDefault="007E5878" w:rsidP="00BA1FBE"/>
            </w:tc>
            <w:tc>
              <w:tcPr>
                <w:tcW w:w="591" w:type="dxa"/>
              </w:tcPr>
              <w:p w14:paraId="0B8A42E9" w14:textId="77777777" w:rsidR="007E5878" w:rsidRDefault="007E5878" w:rsidP="00BA1FBE">
                <w:r>
                  <w:t>R</w:t>
                </w:r>
              </w:p>
            </w:tc>
            <w:tc>
              <w:tcPr>
                <w:tcW w:w="591" w:type="dxa"/>
              </w:tcPr>
              <w:p w14:paraId="52359F50" w14:textId="77777777" w:rsidR="007E5878" w:rsidRDefault="007E5878" w:rsidP="00BA1FBE">
                <w:r>
                  <w:t>C</w:t>
                </w:r>
              </w:p>
            </w:tc>
            <w:tc>
              <w:tcPr>
                <w:tcW w:w="591" w:type="dxa"/>
              </w:tcPr>
              <w:p w14:paraId="6E2DA284" w14:textId="77777777" w:rsidR="007E5878" w:rsidRDefault="007E5878" w:rsidP="00BA1FBE">
                <w:r>
                  <w:t>D</w:t>
                </w:r>
              </w:p>
            </w:tc>
            <w:tc>
              <w:tcPr>
                <w:tcW w:w="591" w:type="dxa"/>
              </w:tcPr>
              <w:p w14:paraId="67C095B7" w14:textId="77777777" w:rsidR="007E5878" w:rsidRDefault="007E5878" w:rsidP="00BA1FBE"/>
            </w:tc>
            <w:tc>
              <w:tcPr>
                <w:tcW w:w="591" w:type="dxa"/>
              </w:tcPr>
              <w:p w14:paraId="623C7FBF" w14:textId="77777777" w:rsidR="007E5878" w:rsidRDefault="007E5878" w:rsidP="00BA1FBE"/>
            </w:tc>
            <w:tc>
              <w:tcPr>
                <w:tcW w:w="591" w:type="dxa"/>
              </w:tcPr>
              <w:p w14:paraId="45FD9C4D" w14:textId="77777777" w:rsidR="007E5878" w:rsidRDefault="007E5878" w:rsidP="00BA1FBE"/>
            </w:tc>
            <w:tc>
              <w:tcPr>
                <w:tcW w:w="591" w:type="dxa"/>
              </w:tcPr>
              <w:p w14:paraId="2D620E9D" w14:textId="77777777" w:rsidR="007E5878" w:rsidRDefault="007E5878" w:rsidP="00BA1FBE"/>
            </w:tc>
            <w:tc>
              <w:tcPr>
                <w:tcW w:w="591" w:type="dxa"/>
              </w:tcPr>
              <w:p w14:paraId="25D7724E" w14:textId="73EFD768" w:rsidR="007E5878" w:rsidRDefault="007E5878" w:rsidP="00BA1FBE">
                <w:r>
                  <w:t>D</w:t>
                </w:r>
              </w:p>
            </w:tc>
            <w:tc>
              <w:tcPr>
                <w:tcW w:w="591" w:type="dxa"/>
              </w:tcPr>
              <w:p w14:paraId="5548E8EF" w14:textId="77777777" w:rsidR="007E5878" w:rsidRDefault="007E5878" w:rsidP="00BA1FBE"/>
            </w:tc>
            <w:tc>
              <w:tcPr>
                <w:tcW w:w="591" w:type="dxa"/>
              </w:tcPr>
              <w:p w14:paraId="691D076B" w14:textId="7F515D66" w:rsidR="007E5878" w:rsidRDefault="007E5878" w:rsidP="00BA1FBE">
                <w:r>
                  <w:t>RU</w:t>
                </w:r>
              </w:p>
            </w:tc>
            <w:tc>
              <w:tcPr>
                <w:tcW w:w="591" w:type="dxa"/>
              </w:tcPr>
              <w:p w14:paraId="6A79A003" w14:textId="77777777" w:rsidR="007E5878" w:rsidRDefault="007E5878" w:rsidP="00BA1FBE"/>
            </w:tc>
          </w:tr>
          <w:tr w:rsidR="007E5878" w14:paraId="426A6A44" w14:textId="56FC8C66" w:rsidTr="000C152A">
            <w:tc>
              <w:tcPr>
                <w:tcW w:w="851" w:type="dxa"/>
                <w:vMerge w:val="restart"/>
                <w:shd w:val="clear" w:color="auto" w:fill="FF0000"/>
              </w:tcPr>
              <w:p w14:paraId="6DBD2A10" w14:textId="77777777" w:rsidR="007E5878" w:rsidRDefault="007E5878" w:rsidP="00BA1FBE">
                <w:r>
                  <w:t>Monster</w:t>
                </w:r>
              </w:p>
            </w:tc>
            <w:tc>
              <w:tcPr>
                <w:tcW w:w="1129" w:type="dxa"/>
                <w:shd w:val="clear" w:color="auto" w:fill="FF0000"/>
              </w:tcPr>
              <w:p w14:paraId="0D039117" w14:textId="77777777" w:rsidR="007E5878" w:rsidRDefault="007E5878" w:rsidP="00BA1FBE"/>
            </w:tc>
            <w:tc>
              <w:tcPr>
                <w:tcW w:w="709" w:type="dxa"/>
              </w:tcPr>
              <w:p w14:paraId="5CE1DAC6" w14:textId="77777777" w:rsidR="007E5878" w:rsidRDefault="007E5878" w:rsidP="00BA1FBE"/>
            </w:tc>
            <w:tc>
              <w:tcPr>
                <w:tcW w:w="793" w:type="dxa"/>
              </w:tcPr>
              <w:p w14:paraId="5F92B957" w14:textId="77777777" w:rsidR="007E5878" w:rsidRDefault="007E5878" w:rsidP="00BA1FBE"/>
            </w:tc>
            <w:tc>
              <w:tcPr>
                <w:tcW w:w="591" w:type="dxa"/>
              </w:tcPr>
              <w:p w14:paraId="1ADD2F86" w14:textId="77777777" w:rsidR="007E5878" w:rsidRDefault="007E5878" w:rsidP="00BA1FBE"/>
            </w:tc>
            <w:tc>
              <w:tcPr>
                <w:tcW w:w="591" w:type="dxa"/>
              </w:tcPr>
              <w:p w14:paraId="3274F741" w14:textId="77777777" w:rsidR="007E5878" w:rsidRDefault="007E5878" w:rsidP="00BA1FBE"/>
            </w:tc>
            <w:tc>
              <w:tcPr>
                <w:tcW w:w="591" w:type="dxa"/>
              </w:tcPr>
              <w:p w14:paraId="4C3E4EB5" w14:textId="77777777" w:rsidR="007E5878" w:rsidRDefault="007E5878" w:rsidP="00BA1FBE"/>
            </w:tc>
            <w:tc>
              <w:tcPr>
                <w:tcW w:w="591" w:type="dxa"/>
              </w:tcPr>
              <w:p w14:paraId="0D5E4448" w14:textId="77777777" w:rsidR="007E5878" w:rsidRDefault="007E5878" w:rsidP="00BA1FBE">
                <w:r>
                  <w:t>R</w:t>
                </w:r>
              </w:p>
            </w:tc>
            <w:tc>
              <w:tcPr>
                <w:tcW w:w="591" w:type="dxa"/>
              </w:tcPr>
              <w:p w14:paraId="746E3F6A" w14:textId="77777777" w:rsidR="007E5878" w:rsidRDefault="007E5878" w:rsidP="00BA1FBE">
                <w:r>
                  <w:t>C</w:t>
                </w:r>
              </w:p>
            </w:tc>
            <w:tc>
              <w:tcPr>
                <w:tcW w:w="591" w:type="dxa"/>
              </w:tcPr>
              <w:p w14:paraId="4483CDBA" w14:textId="77777777" w:rsidR="007E5878" w:rsidRDefault="007E5878" w:rsidP="00BA1FBE">
                <w:r>
                  <w:t>D</w:t>
                </w:r>
              </w:p>
            </w:tc>
            <w:tc>
              <w:tcPr>
                <w:tcW w:w="591" w:type="dxa"/>
              </w:tcPr>
              <w:p w14:paraId="0F783B1B" w14:textId="77777777" w:rsidR="007E5878" w:rsidRDefault="007E5878" w:rsidP="00BA1FBE"/>
            </w:tc>
            <w:tc>
              <w:tcPr>
                <w:tcW w:w="591" w:type="dxa"/>
              </w:tcPr>
              <w:p w14:paraId="128028D1" w14:textId="77777777" w:rsidR="007E5878" w:rsidRDefault="007E5878" w:rsidP="00BA1FBE"/>
            </w:tc>
            <w:tc>
              <w:tcPr>
                <w:tcW w:w="591" w:type="dxa"/>
              </w:tcPr>
              <w:p w14:paraId="59AAA1A2" w14:textId="77777777" w:rsidR="007E5878" w:rsidRDefault="007E5878" w:rsidP="00BA1FBE"/>
            </w:tc>
            <w:tc>
              <w:tcPr>
                <w:tcW w:w="591" w:type="dxa"/>
              </w:tcPr>
              <w:p w14:paraId="0207972D" w14:textId="77777777" w:rsidR="007E5878" w:rsidRDefault="007E5878" w:rsidP="00BA1FBE"/>
            </w:tc>
            <w:tc>
              <w:tcPr>
                <w:tcW w:w="591" w:type="dxa"/>
              </w:tcPr>
              <w:p w14:paraId="783F4C39" w14:textId="53279C14" w:rsidR="007E5878" w:rsidRDefault="007E5878" w:rsidP="00BA1FBE">
                <w:r>
                  <w:t>D</w:t>
                </w:r>
              </w:p>
            </w:tc>
            <w:tc>
              <w:tcPr>
                <w:tcW w:w="591" w:type="dxa"/>
              </w:tcPr>
              <w:p w14:paraId="2F5C0D5D" w14:textId="77777777" w:rsidR="007E5878" w:rsidRDefault="007E5878" w:rsidP="00BA1FBE"/>
            </w:tc>
            <w:tc>
              <w:tcPr>
                <w:tcW w:w="591" w:type="dxa"/>
              </w:tcPr>
              <w:p w14:paraId="79796D7E" w14:textId="77777777" w:rsidR="007E5878" w:rsidRDefault="007E5878" w:rsidP="00BA1FBE"/>
            </w:tc>
            <w:tc>
              <w:tcPr>
                <w:tcW w:w="591" w:type="dxa"/>
              </w:tcPr>
              <w:p w14:paraId="31A301D1" w14:textId="77777777" w:rsidR="007E5878" w:rsidRDefault="007E5878" w:rsidP="00BA1FBE"/>
            </w:tc>
          </w:tr>
          <w:tr w:rsidR="007E5878" w14:paraId="79C17399" w14:textId="558983D2" w:rsidTr="000C152A">
            <w:tc>
              <w:tcPr>
                <w:tcW w:w="851" w:type="dxa"/>
                <w:vMerge/>
                <w:shd w:val="clear" w:color="auto" w:fill="FF0000"/>
              </w:tcPr>
              <w:p w14:paraId="077B9756" w14:textId="77777777" w:rsidR="007E5878" w:rsidRDefault="007E5878" w:rsidP="00BA1FBE"/>
            </w:tc>
            <w:tc>
              <w:tcPr>
                <w:tcW w:w="1129" w:type="dxa"/>
                <w:shd w:val="clear" w:color="auto" w:fill="FF0000"/>
              </w:tcPr>
              <w:p w14:paraId="2B696F8C" w14:textId="77777777" w:rsidR="007E5878" w:rsidRDefault="007E5878" w:rsidP="00BA1FBE">
                <w:r>
                  <w:t>Status</w:t>
                </w:r>
              </w:p>
            </w:tc>
            <w:tc>
              <w:tcPr>
                <w:tcW w:w="709" w:type="dxa"/>
              </w:tcPr>
              <w:p w14:paraId="06E91545" w14:textId="77777777" w:rsidR="007E5878" w:rsidRDefault="007E5878" w:rsidP="00BA1FBE"/>
            </w:tc>
            <w:tc>
              <w:tcPr>
                <w:tcW w:w="793" w:type="dxa"/>
              </w:tcPr>
              <w:p w14:paraId="36E1AF84" w14:textId="77777777" w:rsidR="007E5878" w:rsidRDefault="007E5878" w:rsidP="00BA1FBE"/>
            </w:tc>
            <w:tc>
              <w:tcPr>
                <w:tcW w:w="591" w:type="dxa"/>
              </w:tcPr>
              <w:p w14:paraId="0B171E51" w14:textId="77777777" w:rsidR="007E5878" w:rsidRDefault="007E5878" w:rsidP="00BA1FBE"/>
            </w:tc>
            <w:tc>
              <w:tcPr>
                <w:tcW w:w="591" w:type="dxa"/>
              </w:tcPr>
              <w:p w14:paraId="10F2C838" w14:textId="77777777" w:rsidR="007E5878" w:rsidRDefault="007E5878" w:rsidP="00BA1FBE"/>
            </w:tc>
            <w:tc>
              <w:tcPr>
                <w:tcW w:w="591" w:type="dxa"/>
              </w:tcPr>
              <w:p w14:paraId="4CF7C810" w14:textId="77777777" w:rsidR="007E5878" w:rsidRDefault="007E5878" w:rsidP="00BA1FBE"/>
            </w:tc>
            <w:tc>
              <w:tcPr>
                <w:tcW w:w="591" w:type="dxa"/>
              </w:tcPr>
              <w:p w14:paraId="58C2DEBC" w14:textId="77777777" w:rsidR="007E5878" w:rsidRDefault="007E5878" w:rsidP="00BA1FBE">
                <w:r>
                  <w:t>R</w:t>
                </w:r>
              </w:p>
            </w:tc>
            <w:tc>
              <w:tcPr>
                <w:tcW w:w="591" w:type="dxa"/>
              </w:tcPr>
              <w:p w14:paraId="46E7B2BB" w14:textId="77777777" w:rsidR="007E5878" w:rsidRDefault="007E5878" w:rsidP="00BA1FBE">
                <w:r>
                  <w:t>C</w:t>
                </w:r>
              </w:p>
            </w:tc>
            <w:tc>
              <w:tcPr>
                <w:tcW w:w="591" w:type="dxa"/>
              </w:tcPr>
              <w:p w14:paraId="41C08102" w14:textId="77777777" w:rsidR="007E5878" w:rsidRDefault="007E5878" w:rsidP="00BA1FBE">
                <w:r>
                  <w:t>D</w:t>
                </w:r>
              </w:p>
            </w:tc>
            <w:tc>
              <w:tcPr>
                <w:tcW w:w="591" w:type="dxa"/>
              </w:tcPr>
              <w:p w14:paraId="1121F1BC" w14:textId="77777777" w:rsidR="007E5878" w:rsidRDefault="007E5878" w:rsidP="00BA1FBE"/>
            </w:tc>
            <w:tc>
              <w:tcPr>
                <w:tcW w:w="591" w:type="dxa"/>
              </w:tcPr>
              <w:p w14:paraId="5E438220" w14:textId="77777777" w:rsidR="007E5878" w:rsidRDefault="007E5878" w:rsidP="00BA1FBE"/>
            </w:tc>
            <w:tc>
              <w:tcPr>
                <w:tcW w:w="591" w:type="dxa"/>
              </w:tcPr>
              <w:p w14:paraId="5EE3F4BE" w14:textId="77777777" w:rsidR="007E5878" w:rsidRDefault="007E5878" w:rsidP="00BA1FBE"/>
            </w:tc>
            <w:tc>
              <w:tcPr>
                <w:tcW w:w="591" w:type="dxa"/>
              </w:tcPr>
              <w:p w14:paraId="6A31052C" w14:textId="77777777" w:rsidR="007E5878" w:rsidRDefault="007E5878" w:rsidP="00BA1FBE"/>
            </w:tc>
            <w:tc>
              <w:tcPr>
                <w:tcW w:w="591" w:type="dxa"/>
              </w:tcPr>
              <w:p w14:paraId="75A05541" w14:textId="319B894D" w:rsidR="007E5878" w:rsidRDefault="007E5878" w:rsidP="00BA1FBE">
                <w:r>
                  <w:t>D</w:t>
                </w:r>
              </w:p>
            </w:tc>
            <w:tc>
              <w:tcPr>
                <w:tcW w:w="591" w:type="dxa"/>
              </w:tcPr>
              <w:p w14:paraId="22F38A83" w14:textId="77777777" w:rsidR="007E5878" w:rsidRDefault="007E5878" w:rsidP="00BA1FBE"/>
            </w:tc>
            <w:tc>
              <w:tcPr>
                <w:tcW w:w="591" w:type="dxa"/>
              </w:tcPr>
              <w:p w14:paraId="74158CA4" w14:textId="77777777" w:rsidR="007E5878" w:rsidRDefault="007E5878" w:rsidP="00BA1FBE"/>
            </w:tc>
            <w:tc>
              <w:tcPr>
                <w:tcW w:w="591" w:type="dxa"/>
              </w:tcPr>
              <w:p w14:paraId="1792E16A" w14:textId="77777777" w:rsidR="007E5878" w:rsidRDefault="007E5878" w:rsidP="00BA1FBE"/>
            </w:tc>
          </w:tr>
          <w:tr w:rsidR="007E5878" w14:paraId="6B61D78E" w14:textId="78DE55FA" w:rsidTr="000C152A">
            <w:tc>
              <w:tcPr>
                <w:tcW w:w="851" w:type="dxa"/>
                <w:vMerge/>
                <w:shd w:val="clear" w:color="auto" w:fill="FF0000"/>
              </w:tcPr>
              <w:p w14:paraId="0D7CB6E3" w14:textId="77777777" w:rsidR="007E5878" w:rsidRDefault="007E5878" w:rsidP="00BA1FBE"/>
            </w:tc>
            <w:tc>
              <w:tcPr>
                <w:tcW w:w="1129" w:type="dxa"/>
                <w:shd w:val="clear" w:color="auto" w:fill="FF0000"/>
              </w:tcPr>
              <w:p w14:paraId="0480D126" w14:textId="77777777" w:rsidR="007E5878" w:rsidRDefault="007E5878" w:rsidP="00BA1FBE">
                <w:r>
                  <w:t>Health</w:t>
                </w:r>
              </w:p>
            </w:tc>
            <w:tc>
              <w:tcPr>
                <w:tcW w:w="709" w:type="dxa"/>
              </w:tcPr>
              <w:p w14:paraId="5CE4587F" w14:textId="77777777" w:rsidR="007E5878" w:rsidRDefault="007E5878" w:rsidP="00BA1FBE"/>
            </w:tc>
            <w:tc>
              <w:tcPr>
                <w:tcW w:w="793" w:type="dxa"/>
              </w:tcPr>
              <w:p w14:paraId="3F23FB18" w14:textId="77777777" w:rsidR="007E5878" w:rsidRDefault="007E5878" w:rsidP="00BA1FBE"/>
            </w:tc>
            <w:tc>
              <w:tcPr>
                <w:tcW w:w="591" w:type="dxa"/>
              </w:tcPr>
              <w:p w14:paraId="6264A454" w14:textId="77777777" w:rsidR="007E5878" w:rsidRDefault="007E5878" w:rsidP="00BA1FBE"/>
            </w:tc>
            <w:tc>
              <w:tcPr>
                <w:tcW w:w="591" w:type="dxa"/>
              </w:tcPr>
              <w:p w14:paraId="4A0117D6" w14:textId="77777777" w:rsidR="007E5878" w:rsidRDefault="007E5878" w:rsidP="00BA1FBE"/>
            </w:tc>
            <w:tc>
              <w:tcPr>
                <w:tcW w:w="591" w:type="dxa"/>
              </w:tcPr>
              <w:p w14:paraId="26FC471C" w14:textId="77777777" w:rsidR="007E5878" w:rsidRDefault="007E5878" w:rsidP="00BA1FBE"/>
            </w:tc>
            <w:tc>
              <w:tcPr>
                <w:tcW w:w="591" w:type="dxa"/>
              </w:tcPr>
              <w:p w14:paraId="3740B2E5" w14:textId="77777777" w:rsidR="007E5878" w:rsidRDefault="007E5878" w:rsidP="00BA1FBE">
                <w:r>
                  <w:t>R</w:t>
                </w:r>
              </w:p>
            </w:tc>
            <w:tc>
              <w:tcPr>
                <w:tcW w:w="591" w:type="dxa"/>
              </w:tcPr>
              <w:p w14:paraId="481BDE19" w14:textId="77777777" w:rsidR="007E5878" w:rsidRDefault="007E5878" w:rsidP="00BA1FBE">
                <w:r>
                  <w:t>C</w:t>
                </w:r>
              </w:p>
            </w:tc>
            <w:tc>
              <w:tcPr>
                <w:tcW w:w="591" w:type="dxa"/>
              </w:tcPr>
              <w:p w14:paraId="702435ED" w14:textId="77777777" w:rsidR="007E5878" w:rsidRDefault="007E5878" w:rsidP="00BA1FBE">
                <w:r>
                  <w:t>D</w:t>
                </w:r>
              </w:p>
            </w:tc>
            <w:tc>
              <w:tcPr>
                <w:tcW w:w="591" w:type="dxa"/>
              </w:tcPr>
              <w:p w14:paraId="3835C4ED" w14:textId="77777777" w:rsidR="007E5878" w:rsidRDefault="007E5878" w:rsidP="00BA1FBE"/>
            </w:tc>
            <w:tc>
              <w:tcPr>
                <w:tcW w:w="591" w:type="dxa"/>
              </w:tcPr>
              <w:p w14:paraId="01D08D72" w14:textId="77777777" w:rsidR="007E5878" w:rsidRDefault="007E5878" w:rsidP="00BA1FBE"/>
            </w:tc>
            <w:tc>
              <w:tcPr>
                <w:tcW w:w="591" w:type="dxa"/>
              </w:tcPr>
              <w:p w14:paraId="38CEFD9F" w14:textId="77777777" w:rsidR="007E5878" w:rsidRDefault="007E5878" w:rsidP="00BA1FBE"/>
            </w:tc>
            <w:tc>
              <w:tcPr>
                <w:tcW w:w="591" w:type="dxa"/>
              </w:tcPr>
              <w:p w14:paraId="77E480DF" w14:textId="77777777" w:rsidR="007E5878" w:rsidRDefault="007E5878" w:rsidP="00BA1FBE"/>
            </w:tc>
            <w:tc>
              <w:tcPr>
                <w:tcW w:w="591" w:type="dxa"/>
              </w:tcPr>
              <w:p w14:paraId="1430E021" w14:textId="0FC127F4" w:rsidR="007E5878" w:rsidRDefault="007E5878" w:rsidP="00BA1FBE">
                <w:r>
                  <w:t>D</w:t>
                </w:r>
              </w:p>
            </w:tc>
            <w:tc>
              <w:tcPr>
                <w:tcW w:w="591" w:type="dxa"/>
              </w:tcPr>
              <w:p w14:paraId="321301DE" w14:textId="77777777" w:rsidR="007E5878" w:rsidRDefault="007E5878" w:rsidP="00BA1FBE"/>
            </w:tc>
            <w:tc>
              <w:tcPr>
                <w:tcW w:w="591" w:type="dxa"/>
              </w:tcPr>
              <w:p w14:paraId="1E3B7E1D" w14:textId="77777777" w:rsidR="007E5878" w:rsidRDefault="007E5878" w:rsidP="00BA1FBE"/>
            </w:tc>
            <w:tc>
              <w:tcPr>
                <w:tcW w:w="591" w:type="dxa"/>
              </w:tcPr>
              <w:p w14:paraId="04955A0D" w14:textId="77777777" w:rsidR="007E5878" w:rsidRDefault="007E5878" w:rsidP="00BA1FBE"/>
            </w:tc>
          </w:tr>
          <w:tr w:rsidR="007E5878" w14:paraId="752228E8" w14:textId="70AC4C82" w:rsidTr="000C152A">
            <w:tc>
              <w:tcPr>
                <w:tcW w:w="851" w:type="dxa"/>
                <w:vMerge/>
                <w:shd w:val="clear" w:color="auto" w:fill="FF0000"/>
              </w:tcPr>
              <w:p w14:paraId="23974532" w14:textId="77777777" w:rsidR="007E5878" w:rsidRDefault="007E5878" w:rsidP="00BA1FBE"/>
            </w:tc>
            <w:tc>
              <w:tcPr>
                <w:tcW w:w="1129" w:type="dxa"/>
                <w:shd w:val="clear" w:color="auto" w:fill="FF0000"/>
              </w:tcPr>
              <w:p w14:paraId="7D464423" w14:textId="77777777" w:rsidR="007E5878" w:rsidRDefault="007E5878" w:rsidP="00BA1FBE">
                <w:r>
                  <w:t>Strength</w:t>
                </w:r>
              </w:p>
            </w:tc>
            <w:tc>
              <w:tcPr>
                <w:tcW w:w="709" w:type="dxa"/>
              </w:tcPr>
              <w:p w14:paraId="0BB0DCAB" w14:textId="77777777" w:rsidR="007E5878" w:rsidRDefault="007E5878" w:rsidP="00BA1FBE"/>
            </w:tc>
            <w:tc>
              <w:tcPr>
                <w:tcW w:w="793" w:type="dxa"/>
              </w:tcPr>
              <w:p w14:paraId="1B0E399B" w14:textId="77777777" w:rsidR="007E5878" w:rsidRDefault="007E5878" w:rsidP="00BA1FBE"/>
            </w:tc>
            <w:tc>
              <w:tcPr>
                <w:tcW w:w="591" w:type="dxa"/>
              </w:tcPr>
              <w:p w14:paraId="0BC4AC9A" w14:textId="77777777" w:rsidR="007E5878" w:rsidRDefault="007E5878" w:rsidP="00BA1FBE"/>
            </w:tc>
            <w:tc>
              <w:tcPr>
                <w:tcW w:w="591" w:type="dxa"/>
              </w:tcPr>
              <w:p w14:paraId="131E59C1" w14:textId="77777777" w:rsidR="007E5878" w:rsidRDefault="007E5878" w:rsidP="00BA1FBE"/>
            </w:tc>
            <w:tc>
              <w:tcPr>
                <w:tcW w:w="591" w:type="dxa"/>
              </w:tcPr>
              <w:p w14:paraId="0E65F15F" w14:textId="77777777" w:rsidR="007E5878" w:rsidRDefault="007E5878" w:rsidP="00BA1FBE"/>
            </w:tc>
            <w:tc>
              <w:tcPr>
                <w:tcW w:w="591" w:type="dxa"/>
              </w:tcPr>
              <w:p w14:paraId="77E97C16" w14:textId="77777777" w:rsidR="007E5878" w:rsidRDefault="007E5878" w:rsidP="00BA1FBE">
                <w:r>
                  <w:t>R</w:t>
                </w:r>
              </w:p>
            </w:tc>
            <w:tc>
              <w:tcPr>
                <w:tcW w:w="591" w:type="dxa"/>
              </w:tcPr>
              <w:p w14:paraId="534A4922" w14:textId="77777777" w:rsidR="007E5878" w:rsidRDefault="007E5878" w:rsidP="00BA1FBE">
                <w:r>
                  <w:t>C</w:t>
                </w:r>
              </w:p>
            </w:tc>
            <w:tc>
              <w:tcPr>
                <w:tcW w:w="591" w:type="dxa"/>
              </w:tcPr>
              <w:p w14:paraId="63E481FA" w14:textId="77777777" w:rsidR="007E5878" w:rsidRDefault="007E5878" w:rsidP="00BA1FBE">
                <w:r>
                  <w:t>D</w:t>
                </w:r>
              </w:p>
            </w:tc>
            <w:tc>
              <w:tcPr>
                <w:tcW w:w="591" w:type="dxa"/>
              </w:tcPr>
              <w:p w14:paraId="505B51D9" w14:textId="77777777" w:rsidR="007E5878" w:rsidRDefault="007E5878" w:rsidP="00BA1FBE"/>
            </w:tc>
            <w:tc>
              <w:tcPr>
                <w:tcW w:w="591" w:type="dxa"/>
              </w:tcPr>
              <w:p w14:paraId="5A5FDF9A" w14:textId="77777777" w:rsidR="007E5878" w:rsidRDefault="007E5878" w:rsidP="00BA1FBE"/>
            </w:tc>
            <w:tc>
              <w:tcPr>
                <w:tcW w:w="591" w:type="dxa"/>
              </w:tcPr>
              <w:p w14:paraId="2B11F4C2" w14:textId="77777777" w:rsidR="007E5878" w:rsidRDefault="007E5878" w:rsidP="00BA1FBE"/>
            </w:tc>
            <w:tc>
              <w:tcPr>
                <w:tcW w:w="591" w:type="dxa"/>
              </w:tcPr>
              <w:p w14:paraId="6AE779D6" w14:textId="77777777" w:rsidR="007E5878" w:rsidRDefault="007E5878" w:rsidP="00BA1FBE"/>
            </w:tc>
            <w:tc>
              <w:tcPr>
                <w:tcW w:w="591" w:type="dxa"/>
              </w:tcPr>
              <w:p w14:paraId="4D39EBE5" w14:textId="36EF273D" w:rsidR="007E5878" w:rsidRDefault="007E5878" w:rsidP="00BA1FBE">
                <w:r>
                  <w:t>D</w:t>
                </w:r>
              </w:p>
            </w:tc>
            <w:tc>
              <w:tcPr>
                <w:tcW w:w="591" w:type="dxa"/>
              </w:tcPr>
              <w:p w14:paraId="421B926C" w14:textId="77777777" w:rsidR="007E5878" w:rsidRDefault="007E5878" w:rsidP="00BA1FBE"/>
            </w:tc>
            <w:tc>
              <w:tcPr>
                <w:tcW w:w="591" w:type="dxa"/>
              </w:tcPr>
              <w:p w14:paraId="36CD1818" w14:textId="77777777" w:rsidR="007E5878" w:rsidRDefault="007E5878" w:rsidP="00BA1FBE"/>
            </w:tc>
            <w:tc>
              <w:tcPr>
                <w:tcW w:w="591" w:type="dxa"/>
              </w:tcPr>
              <w:p w14:paraId="1D000260" w14:textId="77777777" w:rsidR="007E5878" w:rsidRDefault="007E5878" w:rsidP="00BA1FBE"/>
            </w:tc>
          </w:tr>
          <w:tr w:rsidR="007E5878" w14:paraId="7CED60C0" w14:textId="2467ED20" w:rsidTr="000C152A">
            <w:tc>
              <w:tcPr>
                <w:tcW w:w="851" w:type="dxa"/>
                <w:vMerge/>
                <w:shd w:val="clear" w:color="auto" w:fill="FF0000"/>
              </w:tcPr>
              <w:p w14:paraId="3A884478" w14:textId="77777777" w:rsidR="007E5878" w:rsidRDefault="007E5878" w:rsidP="00BA1FBE"/>
            </w:tc>
            <w:tc>
              <w:tcPr>
                <w:tcW w:w="1129" w:type="dxa"/>
                <w:shd w:val="clear" w:color="auto" w:fill="FF0000"/>
              </w:tcPr>
              <w:p w14:paraId="18B7708F" w14:textId="77777777" w:rsidR="007E5878" w:rsidRDefault="007E5878" w:rsidP="00BA1FBE">
                <w:r>
                  <w:t>Tile ID</w:t>
                </w:r>
              </w:p>
            </w:tc>
            <w:tc>
              <w:tcPr>
                <w:tcW w:w="709" w:type="dxa"/>
              </w:tcPr>
              <w:p w14:paraId="5065E3EE" w14:textId="77777777" w:rsidR="007E5878" w:rsidRDefault="007E5878" w:rsidP="00BA1FBE"/>
            </w:tc>
            <w:tc>
              <w:tcPr>
                <w:tcW w:w="793" w:type="dxa"/>
              </w:tcPr>
              <w:p w14:paraId="6FE61453" w14:textId="77777777" w:rsidR="007E5878" w:rsidRDefault="007E5878" w:rsidP="00BA1FBE"/>
            </w:tc>
            <w:tc>
              <w:tcPr>
                <w:tcW w:w="591" w:type="dxa"/>
              </w:tcPr>
              <w:p w14:paraId="68A69F73" w14:textId="77777777" w:rsidR="007E5878" w:rsidRDefault="007E5878" w:rsidP="00BA1FBE"/>
            </w:tc>
            <w:tc>
              <w:tcPr>
                <w:tcW w:w="591" w:type="dxa"/>
              </w:tcPr>
              <w:p w14:paraId="5B3FDCD0" w14:textId="77777777" w:rsidR="007E5878" w:rsidRDefault="007E5878" w:rsidP="00BA1FBE"/>
            </w:tc>
            <w:tc>
              <w:tcPr>
                <w:tcW w:w="591" w:type="dxa"/>
              </w:tcPr>
              <w:p w14:paraId="3C06EFD4" w14:textId="77777777" w:rsidR="007E5878" w:rsidRDefault="007E5878" w:rsidP="00BA1FBE"/>
            </w:tc>
            <w:tc>
              <w:tcPr>
                <w:tcW w:w="591" w:type="dxa"/>
              </w:tcPr>
              <w:p w14:paraId="712B70CE" w14:textId="77777777" w:rsidR="007E5878" w:rsidRDefault="007E5878" w:rsidP="00BA1FBE">
                <w:r>
                  <w:t>R</w:t>
                </w:r>
              </w:p>
            </w:tc>
            <w:tc>
              <w:tcPr>
                <w:tcW w:w="591" w:type="dxa"/>
              </w:tcPr>
              <w:p w14:paraId="2A93720B" w14:textId="77777777" w:rsidR="007E5878" w:rsidRDefault="007E5878" w:rsidP="00BA1FBE">
                <w:r>
                  <w:t>C</w:t>
                </w:r>
              </w:p>
            </w:tc>
            <w:tc>
              <w:tcPr>
                <w:tcW w:w="591" w:type="dxa"/>
              </w:tcPr>
              <w:p w14:paraId="758AD65A" w14:textId="77777777" w:rsidR="007E5878" w:rsidRDefault="007E5878" w:rsidP="00BA1FBE">
                <w:r>
                  <w:t>D</w:t>
                </w:r>
              </w:p>
            </w:tc>
            <w:tc>
              <w:tcPr>
                <w:tcW w:w="591" w:type="dxa"/>
              </w:tcPr>
              <w:p w14:paraId="6A4E2A09" w14:textId="77777777" w:rsidR="007E5878" w:rsidRDefault="007E5878" w:rsidP="00BA1FBE">
                <w:r>
                  <w:t>R</w:t>
                </w:r>
              </w:p>
            </w:tc>
            <w:tc>
              <w:tcPr>
                <w:tcW w:w="591" w:type="dxa"/>
              </w:tcPr>
              <w:p w14:paraId="53AF9879" w14:textId="77777777" w:rsidR="007E5878" w:rsidRDefault="007E5878" w:rsidP="00BA1FBE"/>
            </w:tc>
            <w:tc>
              <w:tcPr>
                <w:tcW w:w="591" w:type="dxa"/>
              </w:tcPr>
              <w:p w14:paraId="127947CE" w14:textId="77777777" w:rsidR="007E5878" w:rsidRDefault="007E5878" w:rsidP="00BA1FBE"/>
            </w:tc>
            <w:tc>
              <w:tcPr>
                <w:tcW w:w="591" w:type="dxa"/>
              </w:tcPr>
              <w:p w14:paraId="51C46840" w14:textId="77777777" w:rsidR="007E5878" w:rsidRDefault="007E5878" w:rsidP="00BA1FBE"/>
            </w:tc>
            <w:tc>
              <w:tcPr>
                <w:tcW w:w="591" w:type="dxa"/>
              </w:tcPr>
              <w:p w14:paraId="76E044DA" w14:textId="0026787D" w:rsidR="007E5878" w:rsidRDefault="007E5878" w:rsidP="00BA1FBE">
                <w:r>
                  <w:t>D</w:t>
                </w:r>
              </w:p>
            </w:tc>
            <w:tc>
              <w:tcPr>
                <w:tcW w:w="591" w:type="dxa"/>
              </w:tcPr>
              <w:p w14:paraId="14BE44BA" w14:textId="77777777" w:rsidR="007E5878" w:rsidRDefault="007E5878" w:rsidP="00BA1FBE"/>
            </w:tc>
            <w:tc>
              <w:tcPr>
                <w:tcW w:w="591" w:type="dxa"/>
              </w:tcPr>
              <w:p w14:paraId="625F4BD7" w14:textId="77777777" w:rsidR="007E5878" w:rsidRDefault="007E5878" w:rsidP="00BA1FBE"/>
            </w:tc>
            <w:tc>
              <w:tcPr>
                <w:tcW w:w="591" w:type="dxa"/>
              </w:tcPr>
              <w:p w14:paraId="4200ACB5" w14:textId="77777777" w:rsidR="007E5878" w:rsidRDefault="007E5878" w:rsidP="00BA1FBE"/>
            </w:tc>
          </w:tr>
          <w:tr w:rsidR="00BA1FBE" w14:paraId="5EA38436" w14:textId="77777777" w:rsidTr="000C152A">
            <w:trPr>
              <w:cantSplit/>
              <w:trHeight w:val="2073"/>
            </w:trPr>
            <w:tc>
              <w:tcPr>
                <w:tcW w:w="851" w:type="dxa"/>
                <w:shd w:val="clear" w:color="auto" w:fill="4EA72E" w:themeFill="accent6"/>
                <w:textDirection w:val="btLr"/>
              </w:tcPr>
              <w:p w14:paraId="2F099F78" w14:textId="77777777" w:rsidR="00BA1FBE" w:rsidRPr="00BA1FBE" w:rsidRDefault="00BA1FBE" w:rsidP="00BA1FBE">
                <w:pPr>
                  <w:ind w:left="113" w:right="113"/>
                </w:pPr>
              </w:p>
            </w:tc>
            <w:tc>
              <w:tcPr>
                <w:tcW w:w="1129" w:type="dxa"/>
                <w:shd w:val="clear" w:color="auto" w:fill="4EA72E" w:themeFill="accent6"/>
                <w:textDirection w:val="btLr"/>
              </w:tcPr>
              <w:p w14:paraId="1F378434" w14:textId="77777777" w:rsidR="00BA1FBE" w:rsidRPr="00BA1FBE" w:rsidRDefault="00BA1FBE" w:rsidP="00BA1FBE">
                <w:pPr>
                  <w:ind w:left="113" w:right="113"/>
                </w:pPr>
              </w:p>
            </w:tc>
            <w:tc>
              <w:tcPr>
                <w:tcW w:w="709" w:type="dxa"/>
                <w:shd w:val="clear" w:color="auto" w:fill="4EA72E" w:themeFill="accent6"/>
                <w:textDirection w:val="btLr"/>
              </w:tcPr>
              <w:p w14:paraId="2FD78EEA" w14:textId="4F4D21C0" w:rsidR="00BA1FBE" w:rsidRPr="00BA1FBE" w:rsidRDefault="000C152A" w:rsidP="00BA1FBE">
                <w:pPr>
                  <w:ind w:left="113" w:right="113"/>
                </w:pPr>
                <w:r>
                  <w:t>Loading messages</w:t>
                </w:r>
              </w:p>
            </w:tc>
            <w:tc>
              <w:tcPr>
                <w:tcW w:w="793" w:type="dxa"/>
                <w:shd w:val="clear" w:color="auto" w:fill="4EA72E" w:themeFill="accent6"/>
                <w:textDirection w:val="btLr"/>
              </w:tcPr>
              <w:p w14:paraId="7B92808B" w14:textId="5917945E" w:rsidR="00BA1FBE" w:rsidRPr="00BA1FBE" w:rsidRDefault="000C152A" w:rsidP="00BA1FBE">
                <w:pPr>
                  <w:ind w:left="113" w:right="113"/>
                </w:pPr>
                <w:r>
                  <w:t>Tpying and sending a message</w:t>
                </w:r>
              </w:p>
            </w:tc>
            <w:tc>
              <w:tcPr>
                <w:tcW w:w="591" w:type="dxa"/>
                <w:shd w:val="clear" w:color="auto" w:fill="4EA72E" w:themeFill="accent6"/>
                <w:textDirection w:val="btLr"/>
              </w:tcPr>
              <w:p w14:paraId="3E5A5706" w14:textId="77777777" w:rsidR="00BA1FBE" w:rsidRPr="00BA1FBE" w:rsidRDefault="00BA1FBE" w:rsidP="00BA1FBE">
                <w:pPr>
                  <w:ind w:left="113" w:right="113"/>
                </w:pPr>
              </w:p>
            </w:tc>
            <w:tc>
              <w:tcPr>
                <w:tcW w:w="591" w:type="dxa"/>
                <w:shd w:val="clear" w:color="auto" w:fill="4EA72E" w:themeFill="accent6"/>
                <w:textDirection w:val="btLr"/>
              </w:tcPr>
              <w:p w14:paraId="2AC944D7" w14:textId="77777777" w:rsidR="00BA1FBE" w:rsidRPr="00BA1FBE" w:rsidRDefault="00BA1FBE" w:rsidP="00BA1FBE">
                <w:pPr>
                  <w:ind w:left="113" w:right="113"/>
                </w:pPr>
              </w:p>
            </w:tc>
            <w:tc>
              <w:tcPr>
                <w:tcW w:w="591" w:type="dxa"/>
                <w:shd w:val="clear" w:color="auto" w:fill="4EA72E" w:themeFill="accent6"/>
                <w:textDirection w:val="btLr"/>
              </w:tcPr>
              <w:p w14:paraId="0662C6C6" w14:textId="77777777" w:rsidR="00BA1FBE" w:rsidRPr="00BA1FBE" w:rsidRDefault="00BA1FBE" w:rsidP="00BA1FBE">
                <w:pPr>
                  <w:ind w:left="113" w:right="113"/>
                </w:pPr>
              </w:p>
            </w:tc>
            <w:tc>
              <w:tcPr>
                <w:tcW w:w="591" w:type="dxa"/>
                <w:shd w:val="clear" w:color="auto" w:fill="4EA72E" w:themeFill="accent6"/>
                <w:textDirection w:val="btLr"/>
              </w:tcPr>
              <w:p w14:paraId="1670452B" w14:textId="77777777" w:rsidR="00BA1FBE" w:rsidRPr="00BA1FBE" w:rsidRDefault="00BA1FBE" w:rsidP="00BA1FBE">
                <w:pPr>
                  <w:ind w:left="113" w:right="113"/>
                </w:pPr>
              </w:p>
            </w:tc>
            <w:tc>
              <w:tcPr>
                <w:tcW w:w="591" w:type="dxa"/>
                <w:shd w:val="clear" w:color="auto" w:fill="4EA72E" w:themeFill="accent6"/>
                <w:textDirection w:val="btLr"/>
              </w:tcPr>
              <w:p w14:paraId="6C1A2EAD" w14:textId="77777777" w:rsidR="00BA1FBE" w:rsidRPr="00BA1FBE" w:rsidRDefault="00BA1FBE" w:rsidP="00BA1FBE">
                <w:pPr>
                  <w:ind w:left="113" w:right="113"/>
                </w:pPr>
              </w:p>
            </w:tc>
            <w:tc>
              <w:tcPr>
                <w:tcW w:w="591" w:type="dxa"/>
                <w:shd w:val="clear" w:color="auto" w:fill="4EA72E" w:themeFill="accent6"/>
                <w:textDirection w:val="btLr"/>
              </w:tcPr>
              <w:p w14:paraId="437D9B8F" w14:textId="77777777" w:rsidR="00BA1FBE" w:rsidRPr="00BA1FBE" w:rsidRDefault="00BA1FBE" w:rsidP="00BA1FBE">
                <w:pPr>
                  <w:ind w:left="113" w:right="113"/>
                </w:pPr>
              </w:p>
            </w:tc>
            <w:tc>
              <w:tcPr>
                <w:tcW w:w="591" w:type="dxa"/>
                <w:shd w:val="clear" w:color="auto" w:fill="4EA72E" w:themeFill="accent6"/>
                <w:textDirection w:val="btLr"/>
              </w:tcPr>
              <w:p w14:paraId="44C58867" w14:textId="77777777" w:rsidR="00BA1FBE" w:rsidRPr="00BA1FBE" w:rsidRDefault="00BA1FBE" w:rsidP="00BA1FBE">
                <w:pPr>
                  <w:ind w:left="113" w:right="113"/>
                </w:pPr>
              </w:p>
            </w:tc>
            <w:tc>
              <w:tcPr>
                <w:tcW w:w="591" w:type="dxa"/>
                <w:shd w:val="clear" w:color="auto" w:fill="4EA72E" w:themeFill="accent6"/>
                <w:textDirection w:val="btLr"/>
              </w:tcPr>
              <w:p w14:paraId="690EADE2" w14:textId="77777777" w:rsidR="00BA1FBE" w:rsidRPr="00BA1FBE" w:rsidRDefault="00BA1FBE" w:rsidP="00BA1FBE">
                <w:pPr>
                  <w:ind w:left="113" w:right="113"/>
                </w:pPr>
              </w:p>
            </w:tc>
            <w:tc>
              <w:tcPr>
                <w:tcW w:w="591" w:type="dxa"/>
                <w:shd w:val="clear" w:color="auto" w:fill="4EA72E" w:themeFill="accent6"/>
                <w:textDirection w:val="btLr"/>
              </w:tcPr>
              <w:p w14:paraId="7331A877" w14:textId="77777777" w:rsidR="00BA1FBE" w:rsidRPr="00BA1FBE" w:rsidRDefault="00BA1FBE" w:rsidP="00BA1FBE">
                <w:pPr>
                  <w:ind w:left="113" w:right="113"/>
                </w:pPr>
              </w:p>
            </w:tc>
            <w:tc>
              <w:tcPr>
                <w:tcW w:w="591" w:type="dxa"/>
                <w:shd w:val="clear" w:color="auto" w:fill="4EA72E" w:themeFill="accent6"/>
                <w:textDirection w:val="btLr"/>
              </w:tcPr>
              <w:p w14:paraId="5318D69D" w14:textId="77777777" w:rsidR="00BA1FBE" w:rsidRPr="00BA1FBE" w:rsidRDefault="00BA1FBE" w:rsidP="00BA1FBE">
                <w:pPr>
                  <w:ind w:left="113" w:right="113"/>
                </w:pPr>
              </w:p>
            </w:tc>
            <w:tc>
              <w:tcPr>
                <w:tcW w:w="591" w:type="dxa"/>
                <w:shd w:val="clear" w:color="auto" w:fill="4EA72E" w:themeFill="accent6"/>
                <w:textDirection w:val="btLr"/>
              </w:tcPr>
              <w:p w14:paraId="7AEE28C3" w14:textId="77777777" w:rsidR="00BA1FBE" w:rsidRPr="00BA1FBE" w:rsidRDefault="00BA1FBE" w:rsidP="00BA1FBE">
                <w:pPr>
                  <w:ind w:left="113" w:right="113"/>
                </w:pPr>
              </w:p>
            </w:tc>
            <w:tc>
              <w:tcPr>
                <w:tcW w:w="591" w:type="dxa"/>
                <w:shd w:val="clear" w:color="auto" w:fill="4EA72E" w:themeFill="accent6"/>
                <w:textDirection w:val="btLr"/>
              </w:tcPr>
              <w:p w14:paraId="1D9EB7FA" w14:textId="77777777" w:rsidR="00BA1FBE" w:rsidRPr="00BA1FBE" w:rsidRDefault="00BA1FBE" w:rsidP="00BA1FBE">
                <w:pPr>
                  <w:ind w:left="113" w:right="113"/>
                </w:pPr>
              </w:p>
            </w:tc>
            <w:tc>
              <w:tcPr>
                <w:tcW w:w="591" w:type="dxa"/>
                <w:shd w:val="clear" w:color="auto" w:fill="4EA72E" w:themeFill="accent6"/>
                <w:textDirection w:val="btLr"/>
              </w:tcPr>
              <w:p w14:paraId="6D04C477" w14:textId="77777777" w:rsidR="00BA1FBE" w:rsidRPr="00BA1FBE" w:rsidRDefault="00BA1FBE" w:rsidP="00BA1FBE">
                <w:pPr>
                  <w:ind w:left="113" w:right="113"/>
                </w:pPr>
              </w:p>
            </w:tc>
            <w:tc>
              <w:tcPr>
                <w:tcW w:w="591" w:type="dxa"/>
                <w:shd w:val="clear" w:color="auto" w:fill="4EA72E" w:themeFill="accent6"/>
                <w:textDirection w:val="btLr"/>
              </w:tcPr>
              <w:p w14:paraId="6AF1F07B" w14:textId="77777777" w:rsidR="00BA1FBE" w:rsidRPr="00BA1FBE" w:rsidRDefault="00BA1FBE" w:rsidP="00BA1FBE">
                <w:pPr>
                  <w:ind w:left="113" w:right="113"/>
                </w:pPr>
              </w:p>
            </w:tc>
          </w:tr>
          <w:tr w:rsidR="00BA1FBE" w14:paraId="10D179F1" w14:textId="77777777" w:rsidTr="000C152A">
            <w:tc>
              <w:tcPr>
                <w:tcW w:w="851" w:type="dxa"/>
                <w:shd w:val="clear" w:color="auto" w:fill="FF0000"/>
              </w:tcPr>
              <w:p w14:paraId="0F47FBF5" w14:textId="1909A7C0" w:rsidR="00BA1FBE" w:rsidRDefault="00BA1FBE" w:rsidP="00BA1FBE">
                <w:r>
                  <w:t>Chat</w:t>
                </w:r>
              </w:p>
            </w:tc>
            <w:tc>
              <w:tcPr>
                <w:tcW w:w="1129" w:type="dxa"/>
                <w:shd w:val="clear" w:color="auto" w:fill="FF0000"/>
              </w:tcPr>
              <w:p w14:paraId="579999A1" w14:textId="77777777" w:rsidR="00BA1FBE" w:rsidRDefault="00BA1FBE" w:rsidP="00BA1FBE"/>
            </w:tc>
            <w:tc>
              <w:tcPr>
                <w:tcW w:w="709" w:type="dxa"/>
              </w:tcPr>
              <w:p w14:paraId="3AA79519" w14:textId="77777777" w:rsidR="00BA1FBE" w:rsidRDefault="00BA1FBE" w:rsidP="00BA1FBE"/>
            </w:tc>
            <w:tc>
              <w:tcPr>
                <w:tcW w:w="793" w:type="dxa"/>
              </w:tcPr>
              <w:p w14:paraId="4A0FB13B" w14:textId="77777777" w:rsidR="00BA1FBE" w:rsidRDefault="00BA1FBE" w:rsidP="00BA1FBE"/>
            </w:tc>
            <w:tc>
              <w:tcPr>
                <w:tcW w:w="591" w:type="dxa"/>
              </w:tcPr>
              <w:p w14:paraId="570EF368" w14:textId="77777777" w:rsidR="00BA1FBE" w:rsidRDefault="00BA1FBE" w:rsidP="00BA1FBE"/>
            </w:tc>
            <w:tc>
              <w:tcPr>
                <w:tcW w:w="591" w:type="dxa"/>
              </w:tcPr>
              <w:p w14:paraId="739CC7DA" w14:textId="77777777" w:rsidR="00BA1FBE" w:rsidRDefault="00BA1FBE" w:rsidP="00BA1FBE"/>
            </w:tc>
            <w:tc>
              <w:tcPr>
                <w:tcW w:w="591" w:type="dxa"/>
              </w:tcPr>
              <w:p w14:paraId="60ABE5B0" w14:textId="77777777" w:rsidR="00BA1FBE" w:rsidRDefault="00BA1FBE" w:rsidP="00BA1FBE"/>
            </w:tc>
            <w:tc>
              <w:tcPr>
                <w:tcW w:w="591" w:type="dxa"/>
              </w:tcPr>
              <w:p w14:paraId="3D977591" w14:textId="77777777" w:rsidR="00BA1FBE" w:rsidRDefault="00BA1FBE" w:rsidP="00BA1FBE"/>
            </w:tc>
            <w:tc>
              <w:tcPr>
                <w:tcW w:w="591" w:type="dxa"/>
              </w:tcPr>
              <w:p w14:paraId="76861357" w14:textId="77777777" w:rsidR="00BA1FBE" w:rsidRDefault="00BA1FBE" w:rsidP="00BA1FBE"/>
            </w:tc>
            <w:tc>
              <w:tcPr>
                <w:tcW w:w="591" w:type="dxa"/>
              </w:tcPr>
              <w:p w14:paraId="10A0DE61" w14:textId="77777777" w:rsidR="00BA1FBE" w:rsidRDefault="00BA1FBE" w:rsidP="00BA1FBE"/>
            </w:tc>
            <w:tc>
              <w:tcPr>
                <w:tcW w:w="591" w:type="dxa"/>
              </w:tcPr>
              <w:p w14:paraId="067FE6C4" w14:textId="77777777" w:rsidR="00BA1FBE" w:rsidRDefault="00BA1FBE" w:rsidP="00BA1FBE"/>
            </w:tc>
            <w:tc>
              <w:tcPr>
                <w:tcW w:w="591" w:type="dxa"/>
              </w:tcPr>
              <w:p w14:paraId="73C4912A" w14:textId="77777777" w:rsidR="00BA1FBE" w:rsidRDefault="00BA1FBE" w:rsidP="00BA1FBE"/>
            </w:tc>
            <w:tc>
              <w:tcPr>
                <w:tcW w:w="591" w:type="dxa"/>
              </w:tcPr>
              <w:p w14:paraId="5701FFA7" w14:textId="77777777" w:rsidR="00BA1FBE" w:rsidRDefault="00BA1FBE" w:rsidP="00BA1FBE"/>
            </w:tc>
            <w:tc>
              <w:tcPr>
                <w:tcW w:w="591" w:type="dxa"/>
              </w:tcPr>
              <w:p w14:paraId="02B98C34" w14:textId="77777777" w:rsidR="00BA1FBE" w:rsidRDefault="00BA1FBE" w:rsidP="00BA1FBE"/>
            </w:tc>
            <w:tc>
              <w:tcPr>
                <w:tcW w:w="591" w:type="dxa"/>
              </w:tcPr>
              <w:p w14:paraId="234454E6" w14:textId="77777777" w:rsidR="00BA1FBE" w:rsidRDefault="00BA1FBE" w:rsidP="00BA1FBE"/>
            </w:tc>
            <w:tc>
              <w:tcPr>
                <w:tcW w:w="591" w:type="dxa"/>
              </w:tcPr>
              <w:p w14:paraId="0F79C344" w14:textId="77777777" w:rsidR="00BA1FBE" w:rsidRDefault="00BA1FBE" w:rsidP="00BA1FBE"/>
            </w:tc>
            <w:tc>
              <w:tcPr>
                <w:tcW w:w="591" w:type="dxa"/>
              </w:tcPr>
              <w:p w14:paraId="4D44CBAA" w14:textId="77777777" w:rsidR="00BA1FBE" w:rsidRDefault="00BA1FBE" w:rsidP="00BA1FBE"/>
            </w:tc>
            <w:tc>
              <w:tcPr>
                <w:tcW w:w="591" w:type="dxa"/>
              </w:tcPr>
              <w:p w14:paraId="634608EE" w14:textId="77777777" w:rsidR="00BA1FBE" w:rsidRDefault="00BA1FBE" w:rsidP="00BA1FBE"/>
            </w:tc>
          </w:tr>
          <w:tr w:rsidR="00BA1FBE" w14:paraId="086803A9" w14:textId="77777777" w:rsidTr="000C152A">
            <w:tc>
              <w:tcPr>
                <w:tcW w:w="851" w:type="dxa"/>
                <w:shd w:val="clear" w:color="auto" w:fill="FF0000"/>
              </w:tcPr>
              <w:p w14:paraId="5DA76FE5" w14:textId="77777777" w:rsidR="00BA1FBE" w:rsidRDefault="00BA1FBE" w:rsidP="00BA1FBE"/>
            </w:tc>
            <w:tc>
              <w:tcPr>
                <w:tcW w:w="1129" w:type="dxa"/>
                <w:shd w:val="clear" w:color="auto" w:fill="FF0000"/>
              </w:tcPr>
              <w:p w14:paraId="7B7C8359" w14:textId="61FCA096" w:rsidR="00BA1FBE" w:rsidRDefault="00BA1FBE" w:rsidP="00BA1FBE">
                <w:r>
                  <w:t>ChatID</w:t>
                </w:r>
              </w:p>
            </w:tc>
            <w:tc>
              <w:tcPr>
                <w:tcW w:w="709" w:type="dxa"/>
              </w:tcPr>
              <w:p w14:paraId="72C7E165" w14:textId="10B43368" w:rsidR="00BA1FBE" w:rsidRDefault="000C152A" w:rsidP="00BA1FBE">
                <w:r>
                  <w:t>R</w:t>
                </w:r>
              </w:p>
            </w:tc>
            <w:tc>
              <w:tcPr>
                <w:tcW w:w="793" w:type="dxa"/>
              </w:tcPr>
              <w:p w14:paraId="791EC777" w14:textId="454BFCD7" w:rsidR="00BA1FBE" w:rsidRDefault="000C152A" w:rsidP="00BA1FBE">
                <w:r>
                  <w:t>C</w:t>
                </w:r>
              </w:p>
            </w:tc>
            <w:tc>
              <w:tcPr>
                <w:tcW w:w="591" w:type="dxa"/>
              </w:tcPr>
              <w:p w14:paraId="2CD7101A" w14:textId="77777777" w:rsidR="00BA1FBE" w:rsidRDefault="00BA1FBE" w:rsidP="00BA1FBE"/>
            </w:tc>
            <w:tc>
              <w:tcPr>
                <w:tcW w:w="591" w:type="dxa"/>
              </w:tcPr>
              <w:p w14:paraId="51917043" w14:textId="77777777" w:rsidR="00BA1FBE" w:rsidRDefault="00BA1FBE" w:rsidP="00BA1FBE"/>
            </w:tc>
            <w:tc>
              <w:tcPr>
                <w:tcW w:w="591" w:type="dxa"/>
              </w:tcPr>
              <w:p w14:paraId="538CAABB" w14:textId="77777777" w:rsidR="00BA1FBE" w:rsidRDefault="00BA1FBE" w:rsidP="00BA1FBE"/>
            </w:tc>
            <w:tc>
              <w:tcPr>
                <w:tcW w:w="591" w:type="dxa"/>
              </w:tcPr>
              <w:p w14:paraId="567EB374" w14:textId="77777777" w:rsidR="00BA1FBE" w:rsidRDefault="00BA1FBE" w:rsidP="00BA1FBE"/>
            </w:tc>
            <w:tc>
              <w:tcPr>
                <w:tcW w:w="591" w:type="dxa"/>
              </w:tcPr>
              <w:p w14:paraId="55B75C14" w14:textId="77777777" w:rsidR="00BA1FBE" w:rsidRDefault="00BA1FBE" w:rsidP="00BA1FBE"/>
            </w:tc>
            <w:tc>
              <w:tcPr>
                <w:tcW w:w="591" w:type="dxa"/>
              </w:tcPr>
              <w:p w14:paraId="76545D87" w14:textId="77777777" w:rsidR="00BA1FBE" w:rsidRDefault="00BA1FBE" w:rsidP="00BA1FBE"/>
            </w:tc>
            <w:tc>
              <w:tcPr>
                <w:tcW w:w="591" w:type="dxa"/>
              </w:tcPr>
              <w:p w14:paraId="1D950453" w14:textId="77777777" w:rsidR="00BA1FBE" w:rsidRDefault="00BA1FBE" w:rsidP="00BA1FBE"/>
            </w:tc>
            <w:tc>
              <w:tcPr>
                <w:tcW w:w="591" w:type="dxa"/>
              </w:tcPr>
              <w:p w14:paraId="78D3966D" w14:textId="77777777" w:rsidR="00BA1FBE" w:rsidRDefault="00BA1FBE" w:rsidP="00BA1FBE"/>
            </w:tc>
            <w:tc>
              <w:tcPr>
                <w:tcW w:w="591" w:type="dxa"/>
              </w:tcPr>
              <w:p w14:paraId="683ECF3A" w14:textId="77777777" w:rsidR="00BA1FBE" w:rsidRDefault="00BA1FBE" w:rsidP="00BA1FBE"/>
            </w:tc>
            <w:tc>
              <w:tcPr>
                <w:tcW w:w="591" w:type="dxa"/>
              </w:tcPr>
              <w:p w14:paraId="4CA0D92F" w14:textId="77777777" w:rsidR="00BA1FBE" w:rsidRDefault="00BA1FBE" w:rsidP="00BA1FBE"/>
            </w:tc>
            <w:tc>
              <w:tcPr>
                <w:tcW w:w="591" w:type="dxa"/>
              </w:tcPr>
              <w:p w14:paraId="51B8B63E" w14:textId="77777777" w:rsidR="00BA1FBE" w:rsidRDefault="00BA1FBE" w:rsidP="00BA1FBE"/>
            </w:tc>
            <w:tc>
              <w:tcPr>
                <w:tcW w:w="591" w:type="dxa"/>
              </w:tcPr>
              <w:p w14:paraId="36343E04" w14:textId="77777777" w:rsidR="00BA1FBE" w:rsidRDefault="00BA1FBE" w:rsidP="00BA1FBE"/>
            </w:tc>
            <w:tc>
              <w:tcPr>
                <w:tcW w:w="591" w:type="dxa"/>
              </w:tcPr>
              <w:p w14:paraId="0D3C02F6" w14:textId="77777777" w:rsidR="00BA1FBE" w:rsidRDefault="00BA1FBE" w:rsidP="00BA1FBE"/>
            </w:tc>
            <w:tc>
              <w:tcPr>
                <w:tcW w:w="591" w:type="dxa"/>
              </w:tcPr>
              <w:p w14:paraId="524A533C" w14:textId="77777777" w:rsidR="00BA1FBE" w:rsidRDefault="00BA1FBE" w:rsidP="00BA1FBE"/>
            </w:tc>
          </w:tr>
          <w:tr w:rsidR="00BA1FBE" w14:paraId="7B54AB58" w14:textId="77777777" w:rsidTr="000C152A">
            <w:tc>
              <w:tcPr>
                <w:tcW w:w="851" w:type="dxa"/>
                <w:shd w:val="clear" w:color="auto" w:fill="FF0000"/>
              </w:tcPr>
              <w:p w14:paraId="6587F5BF" w14:textId="77777777" w:rsidR="00BA1FBE" w:rsidRDefault="00BA1FBE" w:rsidP="00BA1FBE"/>
            </w:tc>
            <w:tc>
              <w:tcPr>
                <w:tcW w:w="1129" w:type="dxa"/>
                <w:shd w:val="clear" w:color="auto" w:fill="FF0000"/>
              </w:tcPr>
              <w:p w14:paraId="2BEB8671" w14:textId="20BE41AE" w:rsidR="00BA1FBE" w:rsidRDefault="00BA1FBE" w:rsidP="00BA1FBE">
                <w:r>
                  <w:t>Timestamp</w:t>
                </w:r>
              </w:p>
            </w:tc>
            <w:tc>
              <w:tcPr>
                <w:tcW w:w="709" w:type="dxa"/>
              </w:tcPr>
              <w:p w14:paraId="05915FAA" w14:textId="6C24C53D" w:rsidR="00BA1FBE" w:rsidRDefault="000C152A" w:rsidP="00BA1FBE">
                <w:r>
                  <w:t>R</w:t>
                </w:r>
              </w:p>
            </w:tc>
            <w:tc>
              <w:tcPr>
                <w:tcW w:w="793" w:type="dxa"/>
              </w:tcPr>
              <w:p w14:paraId="350FC298" w14:textId="0F2FAEF5" w:rsidR="00BA1FBE" w:rsidRDefault="000C152A" w:rsidP="00BA1FBE">
                <w:r>
                  <w:t>C</w:t>
                </w:r>
              </w:p>
            </w:tc>
            <w:tc>
              <w:tcPr>
                <w:tcW w:w="591" w:type="dxa"/>
              </w:tcPr>
              <w:p w14:paraId="38A8FFC9" w14:textId="77777777" w:rsidR="00BA1FBE" w:rsidRDefault="00BA1FBE" w:rsidP="00BA1FBE"/>
            </w:tc>
            <w:tc>
              <w:tcPr>
                <w:tcW w:w="591" w:type="dxa"/>
              </w:tcPr>
              <w:p w14:paraId="46698F32" w14:textId="77777777" w:rsidR="00BA1FBE" w:rsidRDefault="00BA1FBE" w:rsidP="00BA1FBE"/>
            </w:tc>
            <w:tc>
              <w:tcPr>
                <w:tcW w:w="591" w:type="dxa"/>
              </w:tcPr>
              <w:p w14:paraId="5AA74E73" w14:textId="77777777" w:rsidR="00BA1FBE" w:rsidRDefault="00BA1FBE" w:rsidP="00BA1FBE"/>
            </w:tc>
            <w:tc>
              <w:tcPr>
                <w:tcW w:w="591" w:type="dxa"/>
              </w:tcPr>
              <w:p w14:paraId="5F797116" w14:textId="77777777" w:rsidR="00BA1FBE" w:rsidRDefault="00BA1FBE" w:rsidP="00BA1FBE"/>
            </w:tc>
            <w:tc>
              <w:tcPr>
                <w:tcW w:w="591" w:type="dxa"/>
              </w:tcPr>
              <w:p w14:paraId="50F434A1" w14:textId="77777777" w:rsidR="00BA1FBE" w:rsidRDefault="00BA1FBE" w:rsidP="00BA1FBE"/>
            </w:tc>
            <w:tc>
              <w:tcPr>
                <w:tcW w:w="591" w:type="dxa"/>
              </w:tcPr>
              <w:p w14:paraId="4393E3F2" w14:textId="77777777" w:rsidR="00BA1FBE" w:rsidRDefault="00BA1FBE" w:rsidP="00BA1FBE"/>
            </w:tc>
            <w:tc>
              <w:tcPr>
                <w:tcW w:w="591" w:type="dxa"/>
              </w:tcPr>
              <w:p w14:paraId="1B9CA47E" w14:textId="77777777" w:rsidR="00BA1FBE" w:rsidRDefault="00BA1FBE" w:rsidP="00BA1FBE"/>
            </w:tc>
            <w:tc>
              <w:tcPr>
                <w:tcW w:w="591" w:type="dxa"/>
              </w:tcPr>
              <w:p w14:paraId="635F26A0" w14:textId="77777777" w:rsidR="00BA1FBE" w:rsidRDefault="00BA1FBE" w:rsidP="00BA1FBE"/>
            </w:tc>
            <w:tc>
              <w:tcPr>
                <w:tcW w:w="591" w:type="dxa"/>
              </w:tcPr>
              <w:p w14:paraId="5459B273" w14:textId="77777777" w:rsidR="00BA1FBE" w:rsidRDefault="00BA1FBE" w:rsidP="00BA1FBE"/>
            </w:tc>
            <w:tc>
              <w:tcPr>
                <w:tcW w:w="591" w:type="dxa"/>
              </w:tcPr>
              <w:p w14:paraId="101FB5F4" w14:textId="77777777" w:rsidR="00BA1FBE" w:rsidRDefault="00BA1FBE" w:rsidP="00BA1FBE"/>
            </w:tc>
            <w:tc>
              <w:tcPr>
                <w:tcW w:w="591" w:type="dxa"/>
              </w:tcPr>
              <w:p w14:paraId="2B9412C1" w14:textId="77777777" w:rsidR="00BA1FBE" w:rsidRDefault="00BA1FBE" w:rsidP="00BA1FBE"/>
            </w:tc>
            <w:tc>
              <w:tcPr>
                <w:tcW w:w="591" w:type="dxa"/>
              </w:tcPr>
              <w:p w14:paraId="6AA04A08" w14:textId="77777777" w:rsidR="00BA1FBE" w:rsidRDefault="00BA1FBE" w:rsidP="00BA1FBE"/>
            </w:tc>
            <w:tc>
              <w:tcPr>
                <w:tcW w:w="591" w:type="dxa"/>
              </w:tcPr>
              <w:p w14:paraId="2244FF88" w14:textId="77777777" w:rsidR="00BA1FBE" w:rsidRDefault="00BA1FBE" w:rsidP="00BA1FBE"/>
            </w:tc>
            <w:tc>
              <w:tcPr>
                <w:tcW w:w="591" w:type="dxa"/>
              </w:tcPr>
              <w:p w14:paraId="4C0BCA17" w14:textId="77777777" w:rsidR="00BA1FBE" w:rsidRDefault="00BA1FBE" w:rsidP="00BA1FBE"/>
            </w:tc>
          </w:tr>
          <w:tr w:rsidR="00BA1FBE" w14:paraId="6B372EDA" w14:textId="77777777" w:rsidTr="000C152A">
            <w:tc>
              <w:tcPr>
                <w:tcW w:w="851" w:type="dxa"/>
                <w:shd w:val="clear" w:color="auto" w:fill="FF0000"/>
              </w:tcPr>
              <w:p w14:paraId="297143C0" w14:textId="77777777" w:rsidR="00BA1FBE" w:rsidRDefault="00BA1FBE" w:rsidP="00BA1FBE"/>
            </w:tc>
            <w:tc>
              <w:tcPr>
                <w:tcW w:w="1129" w:type="dxa"/>
                <w:shd w:val="clear" w:color="auto" w:fill="FF0000"/>
              </w:tcPr>
              <w:p w14:paraId="7940D8D7" w14:textId="5F39024F" w:rsidR="00BA1FBE" w:rsidRDefault="00BA1FBE" w:rsidP="00BA1FBE">
                <w:r>
                  <w:t>text</w:t>
                </w:r>
              </w:p>
            </w:tc>
            <w:tc>
              <w:tcPr>
                <w:tcW w:w="709" w:type="dxa"/>
              </w:tcPr>
              <w:p w14:paraId="47CBA3DF" w14:textId="59AFB8A8" w:rsidR="00BA1FBE" w:rsidRDefault="000C152A" w:rsidP="00BA1FBE">
                <w:r>
                  <w:t>R</w:t>
                </w:r>
              </w:p>
            </w:tc>
            <w:tc>
              <w:tcPr>
                <w:tcW w:w="793" w:type="dxa"/>
              </w:tcPr>
              <w:p w14:paraId="6A5A6DE9" w14:textId="3357A13B" w:rsidR="00BA1FBE" w:rsidRDefault="000C152A" w:rsidP="00BA1FBE">
                <w:r>
                  <w:t>C</w:t>
                </w:r>
              </w:p>
            </w:tc>
            <w:tc>
              <w:tcPr>
                <w:tcW w:w="591" w:type="dxa"/>
              </w:tcPr>
              <w:p w14:paraId="2A3783EC" w14:textId="77777777" w:rsidR="00BA1FBE" w:rsidRDefault="00BA1FBE" w:rsidP="00BA1FBE"/>
            </w:tc>
            <w:tc>
              <w:tcPr>
                <w:tcW w:w="591" w:type="dxa"/>
              </w:tcPr>
              <w:p w14:paraId="2ECCCD60" w14:textId="77777777" w:rsidR="00BA1FBE" w:rsidRDefault="00BA1FBE" w:rsidP="00BA1FBE"/>
            </w:tc>
            <w:tc>
              <w:tcPr>
                <w:tcW w:w="591" w:type="dxa"/>
              </w:tcPr>
              <w:p w14:paraId="01EFB126" w14:textId="77777777" w:rsidR="00BA1FBE" w:rsidRDefault="00BA1FBE" w:rsidP="00BA1FBE"/>
            </w:tc>
            <w:tc>
              <w:tcPr>
                <w:tcW w:w="591" w:type="dxa"/>
              </w:tcPr>
              <w:p w14:paraId="636BA70A" w14:textId="77777777" w:rsidR="00BA1FBE" w:rsidRDefault="00BA1FBE" w:rsidP="00BA1FBE"/>
            </w:tc>
            <w:tc>
              <w:tcPr>
                <w:tcW w:w="591" w:type="dxa"/>
              </w:tcPr>
              <w:p w14:paraId="33F4193B" w14:textId="77777777" w:rsidR="00BA1FBE" w:rsidRDefault="00BA1FBE" w:rsidP="00BA1FBE"/>
            </w:tc>
            <w:tc>
              <w:tcPr>
                <w:tcW w:w="591" w:type="dxa"/>
              </w:tcPr>
              <w:p w14:paraId="3678BACF" w14:textId="77777777" w:rsidR="00BA1FBE" w:rsidRDefault="00BA1FBE" w:rsidP="00BA1FBE"/>
            </w:tc>
            <w:tc>
              <w:tcPr>
                <w:tcW w:w="591" w:type="dxa"/>
              </w:tcPr>
              <w:p w14:paraId="50A370E3" w14:textId="77777777" w:rsidR="00BA1FBE" w:rsidRDefault="00BA1FBE" w:rsidP="00BA1FBE"/>
            </w:tc>
            <w:tc>
              <w:tcPr>
                <w:tcW w:w="591" w:type="dxa"/>
              </w:tcPr>
              <w:p w14:paraId="292E9E91" w14:textId="77777777" w:rsidR="00BA1FBE" w:rsidRDefault="00BA1FBE" w:rsidP="00BA1FBE"/>
            </w:tc>
            <w:tc>
              <w:tcPr>
                <w:tcW w:w="591" w:type="dxa"/>
              </w:tcPr>
              <w:p w14:paraId="7C85DBF1" w14:textId="77777777" w:rsidR="00BA1FBE" w:rsidRDefault="00BA1FBE" w:rsidP="00BA1FBE"/>
            </w:tc>
            <w:tc>
              <w:tcPr>
                <w:tcW w:w="591" w:type="dxa"/>
              </w:tcPr>
              <w:p w14:paraId="3653A064" w14:textId="77777777" w:rsidR="00BA1FBE" w:rsidRDefault="00BA1FBE" w:rsidP="00BA1FBE"/>
            </w:tc>
            <w:tc>
              <w:tcPr>
                <w:tcW w:w="591" w:type="dxa"/>
              </w:tcPr>
              <w:p w14:paraId="413CEF46" w14:textId="77777777" w:rsidR="00BA1FBE" w:rsidRDefault="00BA1FBE" w:rsidP="00BA1FBE"/>
            </w:tc>
            <w:tc>
              <w:tcPr>
                <w:tcW w:w="591" w:type="dxa"/>
              </w:tcPr>
              <w:p w14:paraId="59B42D31" w14:textId="77777777" w:rsidR="00BA1FBE" w:rsidRDefault="00BA1FBE" w:rsidP="00BA1FBE"/>
            </w:tc>
            <w:tc>
              <w:tcPr>
                <w:tcW w:w="591" w:type="dxa"/>
              </w:tcPr>
              <w:p w14:paraId="703685B1" w14:textId="77777777" w:rsidR="00BA1FBE" w:rsidRDefault="00BA1FBE" w:rsidP="00BA1FBE"/>
            </w:tc>
            <w:tc>
              <w:tcPr>
                <w:tcW w:w="591" w:type="dxa"/>
              </w:tcPr>
              <w:p w14:paraId="76B3CFC8" w14:textId="77777777" w:rsidR="00BA1FBE" w:rsidRDefault="00BA1FBE" w:rsidP="00BA1FBE"/>
            </w:tc>
          </w:tr>
        </w:tbl>
        <w:p w14:paraId="7DD5A015" w14:textId="77777777" w:rsidR="00001C5A" w:rsidRDefault="00B36383" w:rsidP="00B36383">
          <w:pPr>
            <w:pStyle w:val="Heading1"/>
          </w:pPr>
          <w:r>
            <w:t>Milestone 2</w:t>
          </w:r>
        </w:p>
        <w:p w14:paraId="07962BFD" w14:textId="27223C8A" w:rsidR="00001C5A" w:rsidRDefault="00001C5A" w:rsidP="00001C5A">
          <w:r w:rsidRPr="00001C5A">
            <w:t>The interaction and handlers have been tested and that is recorded in the report.</w:t>
          </w:r>
        </w:p>
        <w:p w14:paraId="5C5802A2" w14:textId="18C9266E" w:rsidR="00001C5A" w:rsidRDefault="00001C5A" w:rsidP="00001C5A">
          <w:pPr>
            <w:pStyle w:val="Heading2"/>
            <w:numPr>
              <w:ilvl w:val="0"/>
              <w:numId w:val="1"/>
            </w:numPr>
          </w:pPr>
          <w:r w:rsidRPr="00001C5A">
            <w:lastRenderedPageBreak/>
            <w:t>Player login, including lock out. [4]</w:t>
          </w:r>
        </w:p>
        <w:p w14:paraId="41B4985A" w14:textId="7A1540BD" w:rsidR="00001C5A" w:rsidRDefault="00001C5A" w:rsidP="00001C5A">
          <w:pPr>
            <w:ind w:left="360"/>
            <w:rPr>
              <w:noProof/>
            </w:rPr>
          </w:pPr>
          <w:r w:rsidRPr="00001C5A">
            <w:rPr>
              <w:noProof/>
            </w:rPr>
            <w:drawing>
              <wp:inline distT="0" distB="0" distL="0" distR="0" wp14:anchorId="27E6E07B" wp14:editId="60747747">
                <wp:extent cx="3356227" cy="4035425"/>
                <wp:effectExtent l="0" t="0" r="0" b="3175"/>
                <wp:docPr id="1762083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83733" name=""/>
                        <pic:cNvPicPr/>
                      </pic:nvPicPr>
                      <pic:blipFill>
                        <a:blip r:embed="rId37"/>
                        <a:stretch>
                          <a:fillRect/>
                        </a:stretch>
                      </pic:blipFill>
                      <pic:spPr>
                        <a:xfrm>
                          <a:off x="0" y="0"/>
                          <a:ext cx="3361957" cy="4042315"/>
                        </a:xfrm>
                        <a:prstGeom prst="rect">
                          <a:avLst/>
                        </a:prstGeom>
                      </pic:spPr>
                    </pic:pic>
                  </a:graphicData>
                </a:graphic>
              </wp:inline>
            </w:drawing>
          </w:r>
          <w:r w:rsidRPr="00001C5A">
            <w:rPr>
              <w:noProof/>
            </w:rPr>
            <w:t xml:space="preserve"> </w:t>
          </w:r>
          <w:r w:rsidRPr="00001C5A">
            <w:rPr>
              <w:noProof/>
            </w:rPr>
            <w:drawing>
              <wp:inline distT="0" distB="0" distL="0" distR="0" wp14:anchorId="4EB926A8" wp14:editId="79C6F7C3">
                <wp:extent cx="1986306" cy="1854200"/>
                <wp:effectExtent l="0" t="0" r="0" b="0"/>
                <wp:docPr id="8754154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15467" name="Picture 1" descr="A screenshot of a computer&#10;&#10;Description automatically generated"/>
                        <pic:cNvPicPr/>
                      </pic:nvPicPr>
                      <pic:blipFill>
                        <a:blip r:embed="rId38"/>
                        <a:stretch>
                          <a:fillRect/>
                        </a:stretch>
                      </pic:blipFill>
                      <pic:spPr>
                        <a:xfrm>
                          <a:off x="0" y="0"/>
                          <a:ext cx="1991922" cy="1859443"/>
                        </a:xfrm>
                        <a:prstGeom prst="rect">
                          <a:avLst/>
                        </a:prstGeom>
                      </pic:spPr>
                    </pic:pic>
                  </a:graphicData>
                </a:graphic>
              </wp:inline>
            </w:drawing>
          </w:r>
        </w:p>
        <w:p w14:paraId="06679785" w14:textId="7781068F" w:rsidR="005709FF" w:rsidRDefault="005709FF" w:rsidP="00001C5A">
          <w:pPr>
            <w:ind w:left="360"/>
          </w:pPr>
          <w:r>
            <w:rPr>
              <w:noProof/>
            </w:rPr>
            <w:t>Locked out after faling login 5 times.</w:t>
          </w:r>
        </w:p>
        <w:p w14:paraId="71D53602" w14:textId="11542480" w:rsidR="00001C5A" w:rsidRPr="00001C5A" w:rsidRDefault="005709FF" w:rsidP="00001C5A">
          <w:pPr>
            <w:ind w:left="360"/>
          </w:pPr>
          <w:r w:rsidRPr="005709FF">
            <w:rPr>
              <w:noProof/>
            </w:rPr>
            <w:drawing>
              <wp:inline distT="0" distB="0" distL="0" distR="0" wp14:anchorId="64090A48" wp14:editId="1720B2CD">
                <wp:extent cx="6645910" cy="3866515"/>
                <wp:effectExtent l="0" t="0" r="2540" b="635"/>
                <wp:docPr id="687142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142887" name=""/>
                        <pic:cNvPicPr/>
                      </pic:nvPicPr>
                      <pic:blipFill>
                        <a:blip r:embed="rId39"/>
                        <a:stretch>
                          <a:fillRect/>
                        </a:stretch>
                      </pic:blipFill>
                      <pic:spPr>
                        <a:xfrm>
                          <a:off x="0" y="0"/>
                          <a:ext cx="6645910" cy="3866515"/>
                        </a:xfrm>
                        <a:prstGeom prst="rect">
                          <a:avLst/>
                        </a:prstGeom>
                      </pic:spPr>
                    </pic:pic>
                  </a:graphicData>
                </a:graphic>
              </wp:inline>
            </w:drawing>
          </w:r>
        </w:p>
        <w:p w14:paraId="21AC334D" w14:textId="0F23A79E" w:rsidR="00001C5A" w:rsidRDefault="00001C5A" w:rsidP="00001C5A">
          <w:pPr>
            <w:pStyle w:val="Heading2"/>
            <w:numPr>
              <w:ilvl w:val="0"/>
              <w:numId w:val="1"/>
            </w:numPr>
          </w:pPr>
          <w:r w:rsidRPr="00001C5A">
            <w:lastRenderedPageBreak/>
            <w:t xml:space="preserve">Player registration,[4] </w:t>
          </w:r>
        </w:p>
        <w:p w14:paraId="4830920E" w14:textId="3FF088D5" w:rsidR="00001C5A" w:rsidRDefault="004579DA" w:rsidP="00001C5A">
          <w:pPr>
            <w:pStyle w:val="ListParagraph"/>
          </w:pPr>
          <w:r w:rsidRPr="004579DA">
            <w:rPr>
              <w:noProof/>
            </w:rPr>
            <w:drawing>
              <wp:inline distT="0" distB="0" distL="0" distR="0" wp14:anchorId="09BE2428" wp14:editId="26968C47">
                <wp:extent cx="3237043" cy="4019550"/>
                <wp:effectExtent l="0" t="0" r="1905" b="0"/>
                <wp:docPr id="1014954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54181" name=""/>
                        <pic:cNvPicPr/>
                      </pic:nvPicPr>
                      <pic:blipFill>
                        <a:blip r:embed="rId40"/>
                        <a:stretch>
                          <a:fillRect/>
                        </a:stretch>
                      </pic:blipFill>
                      <pic:spPr>
                        <a:xfrm>
                          <a:off x="0" y="0"/>
                          <a:ext cx="3240379" cy="4023693"/>
                        </a:xfrm>
                        <a:prstGeom prst="rect">
                          <a:avLst/>
                        </a:prstGeom>
                      </pic:spPr>
                    </pic:pic>
                  </a:graphicData>
                </a:graphic>
              </wp:inline>
            </w:drawing>
          </w:r>
        </w:p>
        <w:p w14:paraId="671E4400" w14:textId="472A28F7" w:rsidR="00001C5A" w:rsidRPr="00001C5A" w:rsidRDefault="004579DA" w:rsidP="00001C5A">
          <w:pPr>
            <w:pStyle w:val="ListParagraph"/>
          </w:pPr>
          <w:r w:rsidRPr="004579DA">
            <w:rPr>
              <w:noProof/>
            </w:rPr>
            <w:drawing>
              <wp:inline distT="0" distB="0" distL="0" distR="0" wp14:anchorId="37726AE4" wp14:editId="37602000">
                <wp:extent cx="3727450" cy="1827042"/>
                <wp:effectExtent l="0" t="0" r="6350" b="1905"/>
                <wp:docPr id="1627460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460215" name=""/>
                        <pic:cNvPicPr/>
                      </pic:nvPicPr>
                      <pic:blipFill>
                        <a:blip r:embed="rId41"/>
                        <a:stretch>
                          <a:fillRect/>
                        </a:stretch>
                      </pic:blipFill>
                      <pic:spPr>
                        <a:xfrm>
                          <a:off x="0" y="0"/>
                          <a:ext cx="3740433" cy="1833406"/>
                        </a:xfrm>
                        <a:prstGeom prst="rect">
                          <a:avLst/>
                        </a:prstGeom>
                      </pic:spPr>
                    </pic:pic>
                  </a:graphicData>
                </a:graphic>
              </wp:inline>
            </w:drawing>
          </w:r>
        </w:p>
        <w:p w14:paraId="2D8162AC" w14:textId="085B6071" w:rsidR="00001C5A" w:rsidRDefault="00001C5A" w:rsidP="00001C5A">
          <w:pPr>
            <w:pStyle w:val="Heading2"/>
            <w:numPr>
              <w:ilvl w:val="0"/>
              <w:numId w:val="1"/>
            </w:numPr>
          </w:pPr>
          <w:r w:rsidRPr="00001C5A">
            <w:t xml:space="preserve">Laying out tiles on a game board. [4] </w:t>
          </w:r>
        </w:p>
        <w:p w14:paraId="682BBE74" w14:textId="2E1B17C9" w:rsidR="004579DA" w:rsidRPr="004579DA" w:rsidRDefault="004579DA" w:rsidP="004579DA">
          <w:pPr>
            <w:ind w:left="720"/>
          </w:pPr>
          <w:r>
            <w:t>Click on game and then join game.</w:t>
          </w:r>
        </w:p>
        <w:p w14:paraId="0BD5138B" w14:textId="0148D888" w:rsidR="00001C5A" w:rsidRDefault="004579DA" w:rsidP="00001C5A">
          <w:pPr>
            <w:pStyle w:val="ListParagraph"/>
          </w:pPr>
          <w:r w:rsidRPr="004579DA">
            <w:rPr>
              <w:noProof/>
            </w:rPr>
            <w:drawing>
              <wp:inline distT="0" distB="0" distL="0" distR="0" wp14:anchorId="62A7914D" wp14:editId="5DF0F23D">
                <wp:extent cx="3223952" cy="2822575"/>
                <wp:effectExtent l="0" t="0" r="0" b="0"/>
                <wp:docPr id="8041580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158017" name="Picture 1" descr="A screenshot of a computer&#10;&#10;Description automatically generated"/>
                        <pic:cNvPicPr/>
                      </pic:nvPicPr>
                      <pic:blipFill>
                        <a:blip r:embed="rId42"/>
                        <a:stretch>
                          <a:fillRect/>
                        </a:stretch>
                      </pic:blipFill>
                      <pic:spPr>
                        <a:xfrm>
                          <a:off x="0" y="0"/>
                          <a:ext cx="3230830" cy="2828597"/>
                        </a:xfrm>
                        <a:prstGeom prst="rect">
                          <a:avLst/>
                        </a:prstGeom>
                      </pic:spPr>
                    </pic:pic>
                  </a:graphicData>
                </a:graphic>
              </wp:inline>
            </w:drawing>
          </w:r>
        </w:p>
        <w:p w14:paraId="486B1015" w14:textId="4CE0FBB5" w:rsidR="00CF154F" w:rsidRPr="00001C5A" w:rsidRDefault="00CF154F" w:rsidP="00001C5A">
          <w:pPr>
            <w:pStyle w:val="ListParagraph"/>
          </w:pPr>
          <w:r w:rsidRPr="00CF154F">
            <w:rPr>
              <w:noProof/>
            </w:rPr>
            <w:lastRenderedPageBreak/>
            <w:drawing>
              <wp:inline distT="0" distB="0" distL="0" distR="0" wp14:anchorId="6E253002" wp14:editId="4CB974BC">
                <wp:extent cx="3679825" cy="2028721"/>
                <wp:effectExtent l="0" t="0" r="0" b="0"/>
                <wp:docPr id="1088330789"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30789" name="Picture 1" descr="A screenshot of a computer game&#10;&#10;Description automatically generated"/>
                        <pic:cNvPicPr/>
                      </pic:nvPicPr>
                      <pic:blipFill>
                        <a:blip r:embed="rId43"/>
                        <a:stretch>
                          <a:fillRect/>
                        </a:stretch>
                      </pic:blipFill>
                      <pic:spPr>
                        <a:xfrm>
                          <a:off x="0" y="0"/>
                          <a:ext cx="3684927" cy="2031534"/>
                        </a:xfrm>
                        <a:prstGeom prst="rect">
                          <a:avLst/>
                        </a:prstGeom>
                      </pic:spPr>
                    </pic:pic>
                  </a:graphicData>
                </a:graphic>
              </wp:inline>
            </w:drawing>
          </w:r>
        </w:p>
        <w:p w14:paraId="0E7E7A1C" w14:textId="6AE38B42" w:rsidR="00001C5A" w:rsidRDefault="00001C5A" w:rsidP="00CF154F">
          <w:pPr>
            <w:pStyle w:val="Heading2"/>
            <w:numPr>
              <w:ilvl w:val="0"/>
              <w:numId w:val="1"/>
            </w:numPr>
          </w:pPr>
          <w:r w:rsidRPr="00001C5A">
            <w:t xml:space="preserve">Placing an item on a tile. [4] </w:t>
          </w:r>
        </w:p>
        <w:p w14:paraId="3C3C2851" w14:textId="401C5975" w:rsidR="00CF154F" w:rsidRDefault="00CF154F" w:rsidP="00CF154F">
          <w:pPr>
            <w:pStyle w:val="ListParagraph"/>
          </w:pPr>
          <w:r w:rsidRPr="00CF154F">
            <w:rPr>
              <w:noProof/>
            </w:rPr>
            <w:drawing>
              <wp:inline distT="0" distB="0" distL="0" distR="0" wp14:anchorId="1AA0C13C" wp14:editId="2421EB92">
                <wp:extent cx="3679825" cy="2028721"/>
                <wp:effectExtent l="0" t="0" r="0" b="0"/>
                <wp:docPr id="1667656041"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30789" name="Picture 1" descr="A screenshot of a computer game&#10;&#10;Description automatically generated"/>
                        <pic:cNvPicPr/>
                      </pic:nvPicPr>
                      <pic:blipFill>
                        <a:blip r:embed="rId43"/>
                        <a:stretch>
                          <a:fillRect/>
                        </a:stretch>
                      </pic:blipFill>
                      <pic:spPr>
                        <a:xfrm>
                          <a:off x="0" y="0"/>
                          <a:ext cx="3684927" cy="2031534"/>
                        </a:xfrm>
                        <a:prstGeom prst="rect">
                          <a:avLst/>
                        </a:prstGeom>
                      </pic:spPr>
                    </pic:pic>
                  </a:graphicData>
                </a:graphic>
              </wp:inline>
            </w:drawing>
          </w:r>
        </w:p>
        <w:p w14:paraId="13918967" w14:textId="28CDD0AC" w:rsidR="00CF154F" w:rsidRPr="00CF154F" w:rsidRDefault="00CF154F" w:rsidP="00CF154F">
          <w:pPr>
            <w:pStyle w:val="ListParagraph"/>
          </w:pPr>
          <w:r>
            <w:t>The Items are placed on the board when the game is created.</w:t>
          </w:r>
        </w:p>
        <w:p w14:paraId="386A7B34" w14:textId="3C02AE3F" w:rsidR="00001C5A" w:rsidRDefault="00001C5A" w:rsidP="006D1370">
          <w:pPr>
            <w:pStyle w:val="Heading2"/>
            <w:numPr>
              <w:ilvl w:val="0"/>
              <w:numId w:val="1"/>
            </w:numPr>
          </w:pPr>
          <w:r w:rsidRPr="00001C5A">
            <w:t xml:space="preserve">Player game play movement, i.e., moving a player to a “legal” tile. [4] </w:t>
          </w:r>
        </w:p>
        <w:p w14:paraId="57C858C7" w14:textId="1CB0EFF7" w:rsidR="006D1370" w:rsidRDefault="006D1370" w:rsidP="006D1370">
          <w:pPr>
            <w:ind w:left="360"/>
          </w:pPr>
          <w:r w:rsidRPr="006D1370">
            <w:rPr>
              <w:noProof/>
            </w:rPr>
            <w:drawing>
              <wp:inline distT="0" distB="0" distL="0" distR="0" wp14:anchorId="4AF289D5" wp14:editId="69D1D74C">
                <wp:extent cx="6645910" cy="3631565"/>
                <wp:effectExtent l="0" t="0" r="2540" b="6985"/>
                <wp:docPr id="1373903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903499" name="Picture 1" descr="A screenshot of a computer&#10;&#10;Description automatically generated"/>
                        <pic:cNvPicPr/>
                      </pic:nvPicPr>
                      <pic:blipFill>
                        <a:blip r:embed="rId44"/>
                        <a:stretch>
                          <a:fillRect/>
                        </a:stretch>
                      </pic:blipFill>
                      <pic:spPr>
                        <a:xfrm>
                          <a:off x="0" y="0"/>
                          <a:ext cx="6645910" cy="3631565"/>
                        </a:xfrm>
                        <a:prstGeom prst="rect">
                          <a:avLst/>
                        </a:prstGeom>
                      </pic:spPr>
                    </pic:pic>
                  </a:graphicData>
                </a:graphic>
              </wp:inline>
            </w:drawing>
          </w:r>
        </w:p>
        <w:p w14:paraId="1C90607A" w14:textId="138C2B11" w:rsidR="006D1370" w:rsidRDefault="006D1370" w:rsidP="006D1370">
          <w:pPr>
            <w:ind w:left="360"/>
          </w:pPr>
          <w:r>
            <w:t xml:space="preserve">When the player wants to move, they can click the move button, this will then highlight the movable tiles to in the game which should be 1 cell around the player except on borders(feature). </w:t>
          </w:r>
        </w:p>
        <w:p w14:paraId="1FD8DBAF" w14:textId="3DA33671" w:rsidR="006D1370" w:rsidRPr="006D1370" w:rsidRDefault="006D1370" w:rsidP="006D1370">
          <w:pPr>
            <w:ind w:left="360"/>
          </w:pPr>
          <w:r>
            <w:t xml:space="preserve">Cell validation is implemented but commented out for testing functionality as it does not work as intended but is still functional. As In the player can only move diagonally without it commented out. This is because </w:t>
          </w:r>
          <w:r>
            <w:lastRenderedPageBreak/>
            <w:t xml:space="preserve">somewhere in my code I have mixed up my X and Y coordinates and the movable tiles goes in the opposite direction the player wants to move, so it has been disabled </w:t>
          </w:r>
          <w:r w:rsidR="004238CC">
            <w:t>temporarily.</w:t>
          </w:r>
        </w:p>
        <w:p w14:paraId="2E4A8B8A" w14:textId="219CE206" w:rsidR="00001C5A" w:rsidRDefault="00001C5A" w:rsidP="00362431">
          <w:pPr>
            <w:pStyle w:val="Heading2"/>
            <w:numPr>
              <w:ilvl w:val="0"/>
              <w:numId w:val="1"/>
            </w:numPr>
          </w:pPr>
          <w:r w:rsidRPr="00001C5A">
            <w:t xml:space="preserve">Game play scoring. How do players gain and lose points? [4] </w:t>
          </w:r>
        </w:p>
        <w:p w14:paraId="12D21C85" w14:textId="020C66BE" w:rsidR="00362431" w:rsidRDefault="00362431" w:rsidP="00362431">
          <w:pPr>
            <w:ind w:left="360"/>
          </w:pPr>
          <w:r>
            <w:t>The player gains points for each cell they survive by moving to another cell without being eaten by the monster.</w:t>
          </w:r>
        </w:p>
        <w:p w14:paraId="73116D63" w14:textId="48DBC677" w:rsidR="00362431" w:rsidRPr="00362431" w:rsidRDefault="00362431" w:rsidP="00362431">
          <w:pPr>
            <w:ind w:left="360"/>
          </w:pPr>
          <w:r w:rsidRPr="00362431">
            <w:rPr>
              <w:noProof/>
            </w:rPr>
            <w:drawing>
              <wp:inline distT="0" distB="0" distL="0" distR="0" wp14:anchorId="6347FB27" wp14:editId="4CD05D48">
                <wp:extent cx="2990850" cy="2265570"/>
                <wp:effectExtent l="0" t="0" r="0" b="1905"/>
                <wp:docPr id="776327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27322" name=""/>
                        <pic:cNvPicPr/>
                      </pic:nvPicPr>
                      <pic:blipFill>
                        <a:blip r:embed="rId45"/>
                        <a:stretch>
                          <a:fillRect/>
                        </a:stretch>
                      </pic:blipFill>
                      <pic:spPr>
                        <a:xfrm>
                          <a:off x="0" y="0"/>
                          <a:ext cx="3001380" cy="2273547"/>
                        </a:xfrm>
                        <a:prstGeom prst="rect">
                          <a:avLst/>
                        </a:prstGeom>
                      </pic:spPr>
                    </pic:pic>
                  </a:graphicData>
                </a:graphic>
              </wp:inline>
            </w:drawing>
          </w:r>
          <w:r w:rsidRPr="00362431">
            <w:rPr>
              <w:noProof/>
            </w:rPr>
            <w:drawing>
              <wp:inline distT="0" distB="0" distL="0" distR="0" wp14:anchorId="32599B46" wp14:editId="2E5207EF">
                <wp:extent cx="3228974" cy="2234584"/>
                <wp:effectExtent l="0" t="0" r="0" b="0"/>
                <wp:docPr id="29495763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57638" name="Picture 1" descr="A screenshot of a video game&#10;&#10;Description automatically generated"/>
                        <pic:cNvPicPr/>
                      </pic:nvPicPr>
                      <pic:blipFill>
                        <a:blip r:embed="rId46"/>
                        <a:stretch>
                          <a:fillRect/>
                        </a:stretch>
                      </pic:blipFill>
                      <pic:spPr>
                        <a:xfrm>
                          <a:off x="0" y="0"/>
                          <a:ext cx="3243143" cy="2244390"/>
                        </a:xfrm>
                        <a:prstGeom prst="rect">
                          <a:avLst/>
                        </a:prstGeom>
                      </pic:spPr>
                    </pic:pic>
                  </a:graphicData>
                </a:graphic>
              </wp:inline>
            </w:drawing>
          </w:r>
        </w:p>
        <w:p w14:paraId="0503A1FB" w14:textId="769BF3BB" w:rsidR="00001C5A" w:rsidRDefault="00001C5A" w:rsidP="00362431">
          <w:pPr>
            <w:pStyle w:val="Heading2"/>
            <w:numPr>
              <w:ilvl w:val="0"/>
              <w:numId w:val="1"/>
            </w:numPr>
          </w:pPr>
          <w:r w:rsidRPr="00001C5A">
            <w:t>Player game play acquiring inventory, e.g. pick</w:t>
          </w:r>
          <w:r>
            <w:t>s</w:t>
          </w:r>
          <w:r w:rsidRPr="00001C5A">
            <w:t xml:space="preserve"> up items off a tile and putting them in an inventory (bag?) [4] </w:t>
          </w:r>
        </w:p>
        <w:p w14:paraId="59218945" w14:textId="2F0AB7FE" w:rsidR="00362431" w:rsidRPr="00362431" w:rsidRDefault="00362431" w:rsidP="00362431">
          <w:pPr>
            <w:ind w:left="360"/>
          </w:pPr>
          <w:r>
            <w:t xml:space="preserve">The player can acquire an inventory by moving to a golden tile, when they </w:t>
          </w:r>
          <w:proofErr w:type="gramStart"/>
          <w:r>
            <w:t>do</w:t>
          </w:r>
          <w:proofErr w:type="gramEnd"/>
          <w:r>
            <w:t xml:space="preserve"> they will get an item that affects either their health or damage. </w:t>
          </w:r>
          <w:r>
            <w:br/>
          </w:r>
          <w:r w:rsidRPr="00362431">
            <w:rPr>
              <w:noProof/>
            </w:rPr>
            <w:drawing>
              <wp:inline distT="0" distB="0" distL="0" distR="0" wp14:anchorId="33AD5665" wp14:editId="13DAAAE4">
                <wp:extent cx="2819400" cy="1464116"/>
                <wp:effectExtent l="0" t="0" r="0" b="3175"/>
                <wp:docPr id="210323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3609" name=""/>
                        <pic:cNvPicPr/>
                      </pic:nvPicPr>
                      <pic:blipFill>
                        <a:blip r:embed="rId47"/>
                        <a:stretch>
                          <a:fillRect/>
                        </a:stretch>
                      </pic:blipFill>
                      <pic:spPr>
                        <a:xfrm>
                          <a:off x="0" y="0"/>
                          <a:ext cx="2850854" cy="1480450"/>
                        </a:xfrm>
                        <a:prstGeom prst="rect">
                          <a:avLst/>
                        </a:prstGeom>
                      </pic:spPr>
                    </pic:pic>
                  </a:graphicData>
                </a:graphic>
              </wp:inline>
            </w:drawing>
          </w:r>
          <w:r w:rsidRPr="00362431">
            <w:rPr>
              <w:noProof/>
            </w:rPr>
            <w:drawing>
              <wp:inline distT="0" distB="0" distL="0" distR="0" wp14:anchorId="4941620A" wp14:editId="441AFAA1">
                <wp:extent cx="3578225" cy="2195278"/>
                <wp:effectExtent l="0" t="0" r="3175" b="0"/>
                <wp:docPr id="481115985"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5985" name="Picture 1" descr="A screenshot of a computer game&#10;&#10;Description automatically generated"/>
                        <pic:cNvPicPr/>
                      </pic:nvPicPr>
                      <pic:blipFill>
                        <a:blip r:embed="rId48"/>
                        <a:stretch>
                          <a:fillRect/>
                        </a:stretch>
                      </pic:blipFill>
                      <pic:spPr>
                        <a:xfrm>
                          <a:off x="0" y="0"/>
                          <a:ext cx="3594427" cy="2205218"/>
                        </a:xfrm>
                        <a:prstGeom prst="rect">
                          <a:avLst/>
                        </a:prstGeom>
                      </pic:spPr>
                    </pic:pic>
                  </a:graphicData>
                </a:graphic>
              </wp:inline>
            </w:drawing>
          </w:r>
        </w:p>
        <w:p w14:paraId="36880DA9" w14:textId="1C4176B7" w:rsidR="00001C5A" w:rsidRDefault="00001C5A" w:rsidP="00362431">
          <w:pPr>
            <w:pStyle w:val="Heading2"/>
            <w:numPr>
              <w:ilvl w:val="0"/>
              <w:numId w:val="1"/>
            </w:numPr>
          </w:pPr>
          <w:r w:rsidRPr="00001C5A">
            <w:t xml:space="preserve">Move an Item (NPC effect). [4] </w:t>
          </w:r>
        </w:p>
        <w:p w14:paraId="5CF7749C" w14:textId="2A295605" w:rsidR="00362431" w:rsidRDefault="00362431" w:rsidP="00362431">
          <w:pPr>
            <w:pStyle w:val="ListParagraph"/>
          </w:pPr>
          <w:r>
            <w:t>Each time the Player moves to a tile that isn’t the monster, themselves or a treasure, the monsterMove function will be called and the monster will move a tile in a random cell around it, within the bounds of the grid.</w:t>
          </w:r>
        </w:p>
        <w:p w14:paraId="3969601D" w14:textId="433D7B36" w:rsidR="00362431" w:rsidRDefault="00362431" w:rsidP="00362431">
          <w:pPr>
            <w:pStyle w:val="ListParagraph"/>
          </w:pPr>
          <w:r w:rsidRPr="00362431">
            <w:rPr>
              <w:noProof/>
            </w:rPr>
            <w:lastRenderedPageBreak/>
            <w:drawing>
              <wp:inline distT="0" distB="0" distL="0" distR="0" wp14:anchorId="45222FEA" wp14:editId="4EECB4C0">
                <wp:extent cx="1992004" cy="2073275"/>
                <wp:effectExtent l="0" t="0" r="8255" b="3175"/>
                <wp:docPr id="1292129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29669" name=""/>
                        <pic:cNvPicPr/>
                      </pic:nvPicPr>
                      <pic:blipFill>
                        <a:blip r:embed="rId49"/>
                        <a:stretch>
                          <a:fillRect/>
                        </a:stretch>
                      </pic:blipFill>
                      <pic:spPr>
                        <a:xfrm>
                          <a:off x="0" y="0"/>
                          <a:ext cx="1997165" cy="2078647"/>
                        </a:xfrm>
                        <a:prstGeom prst="rect">
                          <a:avLst/>
                        </a:prstGeom>
                      </pic:spPr>
                    </pic:pic>
                  </a:graphicData>
                </a:graphic>
              </wp:inline>
            </w:drawing>
          </w:r>
          <w:r w:rsidRPr="00362431">
            <w:rPr>
              <w:noProof/>
            </w:rPr>
            <w:drawing>
              <wp:inline distT="0" distB="0" distL="0" distR="0" wp14:anchorId="6E9D78B4" wp14:editId="58CCF228">
                <wp:extent cx="2794000" cy="2169047"/>
                <wp:effectExtent l="0" t="0" r="6350" b="3175"/>
                <wp:docPr id="671789490"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789490" name="Picture 1" descr="A screenshot of a computer game&#10;&#10;Description automatically generated"/>
                        <pic:cNvPicPr/>
                      </pic:nvPicPr>
                      <pic:blipFill>
                        <a:blip r:embed="rId50"/>
                        <a:stretch>
                          <a:fillRect/>
                        </a:stretch>
                      </pic:blipFill>
                      <pic:spPr>
                        <a:xfrm>
                          <a:off x="0" y="0"/>
                          <a:ext cx="2812854" cy="2183684"/>
                        </a:xfrm>
                        <a:prstGeom prst="rect">
                          <a:avLst/>
                        </a:prstGeom>
                      </pic:spPr>
                    </pic:pic>
                  </a:graphicData>
                </a:graphic>
              </wp:inline>
            </w:drawing>
          </w:r>
          <w:r w:rsidRPr="00362431">
            <w:rPr>
              <w:noProof/>
            </w:rPr>
            <w:drawing>
              <wp:inline distT="0" distB="0" distL="0" distR="0" wp14:anchorId="28AC8C74" wp14:editId="20EF75FB">
                <wp:extent cx="2022475" cy="1961217"/>
                <wp:effectExtent l="0" t="0" r="0" b="1270"/>
                <wp:docPr id="206721974"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21974" name="Picture 1" descr="A screenshot of a game&#10;&#10;Description automatically generated"/>
                        <pic:cNvPicPr/>
                      </pic:nvPicPr>
                      <pic:blipFill>
                        <a:blip r:embed="rId51"/>
                        <a:stretch>
                          <a:fillRect/>
                        </a:stretch>
                      </pic:blipFill>
                      <pic:spPr>
                        <a:xfrm>
                          <a:off x="0" y="0"/>
                          <a:ext cx="2026603" cy="1965220"/>
                        </a:xfrm>
                        <a:prstGeom prst="rect">
                          <a:avLst/>
                        </a:prstGeom>
                      </pic:spPr>
                    </pic:pic>
                  </a:graphicData>
                </a:graphic>
              </wp:inline>
            </w:drawing>
          </w:r>
        </w:p>
        <w:p w14:paraId="56FE557D" w14:textId="77777777" w:rsidR="00362431" w:rsidRPr="00362431" w:rsidRDefault="00362431" w:rsidP="00362431">
          <w:pPr>
            <w:pStyle w:val="ListParagraph"/>
          </w:pPr>
        </w:p>
        <w:p w14:paraId="1730076E" w14:textId="1AA8500A" w:rsidR="00001C5A" w:rsidRDefault="00001C5A" w:rsidP="00362431">
          <w:pPr>
            <w:pStyle w:val="Heading2"/>
            <w:numPr>
              <w:ilvl w:val="0"/>
              <w:numId w:val="1"/>
            </w:numPr>
          </w:pPr>
          <w:r w:rsidRPr="00001C5A">
            <w:t xml:space="preserve">Kill running games. [4] </w:t>
          </w:r>
        </w:p>
        <w:p w14:paraId="69C7377B" w14:textId="15B44615" w:rsidR="00362431" w:rsidRDefault="00362431" w:rsidP="00362431">
          <w:pPr>
            <w:pStyle w:val="ListParagraph"/>
          </w:pPr>
          <w:r>
            <w:t>To kill a game all the admin has to do is select the game and then click end game.</w:t>
          </w:r>
        </w:p>
        <w:p w14:paraId="283B91B9" w14:textId="6852DA1C" w:rsidR="00362431" w:rsidRPr="00362431" w:rsidRDefault="00362431" w:rsidP="00362431">
          <w:pPr>
            <w:pStyle w:val="ListParagraph"/>
          </w:pPr>
          <w:r w:rsidRPr="00362431">
            <w:rPr>
              <w:noProof/>
            </w:rPr>
            <w:drawing>
              <wp:inline distT="0" distB="0" distL="0" distR="0" wp14:anchorId="2D15D8E8" wp14:editId="7BB5D71D">
                <wp:extent cx="1936078" cy="952500"/>
                <wp:effectExtent l="0" t="0" r="7620" b="0"/>
                <wp:docPr id="2049657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7584" name=""/>
                        <pic:cNvPicPr/>
                      </pic:nvPicPr>
                      <pic:blipFill>
                        <a:blip r:embed="rId52"/>
                        <a:stretch>
                          <a:fillRect/>
                        </a:stretch>
                      </pic:blipFill>
                      <pic:spPr>
                        <a:xfrm>
                          <a:off x="0" y="0"/>
                          <a:ext cx="1940471" cy="954661"/>
                        </a:xfrm>
                        <a:prstGeom prst="rect">
                          <a:avLst/>
                        </a:prstGeom>
                      </pic:spPr>
                    </pic:pic>
                  </a:graphicData>
                </a:graphic>
              </wp:inline>
            </w:drawing>
          </w:r>
          <w:r w:rsidRPr="00362431">
            <w:rPr>
              <w:noProof/>
            </w:rPr>
            <w:drawing>
              <wp:inline distT="0" distB="0" distL="0" distR="0" wp14:anchorId="17B25B5E" wp14:editId="56477E81">
                <wp:extent cx="2071245" cy="2054225"/>
                <wp:effectExtent l="0" t="0" r="5715" b="3175"/>
                <wp:docPr id="18133161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16110" name="Picture 1" descr="A screenshot of a computer&#10;&#10;Description automatically generated"/>
                        <pic:cNvPicPr/>
                      </pic:nvPicPr>
                      <pic:blipFill>
                        <a:blip r:embed="rId53"/>
                        <a:stretch>
                          <a:fillRect/>
                        </a:stretch>
                      </pic:blipFill>
                      <pic:spPr>
                        <a:xfrm>
                          <a:off x="0" y="0"/>
                          <a:ext cx="2076792" cy="2059727"/>
                        </a:xfrm>
                        <a:prstGeom prst="rect">
                          <a:avLst/>
                        </a:prstGeom>
                      </pic:spPr>
                    </pic:pic>
                  </a:graphicData>
                </a:graphic>
              </wp:inline>
            </w:drawing>
          </w:r>
          <w:r w:rsidRPr="00362431">
            <w:rPr>
              <w:noProof/>
            </w:rPr>
            <w:drawing>
              <wp:inline distT="0" distB="0" distL="0" distR="0" wp14:anchorId="6A5F8E7B" wp14:editId="428BAB5B">
                <wp:extent cx="2290004" cy="2374900"/>
                <wp:effectExtent l="0" t="0" r="0" b="6350"/>
                <wp:docPr id="19684925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92521" name="Picture 1" descr="A screenshot of a computer&#10;&#10;Description automatically generated"/>
                        <pic:cNvPicPr/>
                      </pic:nvPicPr>
                      <pic:blipFill>
                        <a:blip r:embed="rId54"/>
                        <a:stretch>
                          <a:fillRect/>
                        </a:stretch>
                      </pic:blipFill>
                      <pic:spPr>
                        <a:xfrm>
                          <a:off x="0" y="0"/>
                          <a:ext cx="2294925" cy="2380004"/>
                        </a:xfrm>
                        <a:prstGeom prst="rect">
                          <a:avLst/>
                        </a:prstGeom>
                      </pic:spPr>
                    </pic:pic>
                  </a:graphicData>
                </a:graphic>
              </wp:inline>
            </w:drawing>
          </w:r>
          <w:r w:rsidRPr="00362431">
            <w:rPr>
              <w:noProof/>
            </w:rPr>
            <w:drawing>
              <wp:inline distT="0" distB="0" distL="0" distR="0" wp14:anchorId="4D864FB2" wp14:editId="79C5D0A3">
                <wp:extent cx="2209800" cy="2103385"/>
                <wp:effectExtent l="0" t="0" r="0" b="0"/>
                <wp:docPr id="18223314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31494" name="Picture 1" descr="A screenshot of a video game&#10;&#10;Description automatically generated"/>
                        <pic:cNvPicPr/>
                      </pic:nvPicPr>
                      <pic:blipFill>
                        <a:blip r:embed="rId55"/>
                        <a:stretch>
                          <a:fillRect/>
                        </a:stretch>
                      </pic:blipFill>
                      <pic:spPr>
                        <a:xfrm>
                          <a:off x="0" y="0"/>
                          <a:ext cx="2216137" cy="2109417"/>
                        </a:xfrm>
                        <a:prstGeom prst="rect">
                          <a:avLst/>
                        </a:prstGeom>
                      </pic:spPr>
                    </pic:pic>
                  </a:graphicData>
                </a:graphic>
              </wp:inline>
            </w:drawing>
          </w:r>
        </w:p>
        <w:p w14:paraId="2E107B29" w14:textId="5B4D80B1" w:rsidR="00001C5A" w:rsidRDefault="00001C5A" w:rsidP="00362431">
          <w:pPr>
            <w:pStyle w:val="Heading2"/>
            <w:numPr>
              <w:ilvl w:val="0"/>
              <w:numId w:val="1"/>
            </w:numPr>
          </w:pPr>
          <w:r w:rsidRPr="00001C5A">
            <w:lastRenderedPageBreak/>
            <w:t xml:space="preserve">Add new players. [4] </w:t>
          </w:r>
        </w:p>
        <w:p w14:paraId="5C5C4846" w14:textId="2A8E1097" w:rsidR="00362431" w:rsidRDefault="00362431" w:rsidP="00362431">
          <w:pPr>
            <w:pStyle w:val="ListParagraph"/>
          </w:pPr>
          <w:r w:rsidRPr="00362431">
            <w:rPr>
              <w:noProof/>
            </w:rPr>
            <w:drawing>
              <wp:inline distT="0" distB="0" distL="0" distR="0" wp14:anchorId="3D587FC9" wp14:editId="7E348452">
                <wp:extent cx="2374900" cy="1457480"/>
                <wp:effectExtent l="0" t="0" r="6350" b="9525"/>
                <wp:docPr id="5835333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533329" name="Picture 1" descr="A screenshot of a computer&#10;&#10;Description automatically generated"/>
                        <pic:cNvPicPr/>
                      </pic:nvPicPr>
                      <pic:blipFill>
                        <a:blip r:embed="rId56"/>
                        <a:stretch>
                          <a:fillRect/>
                        </a:stretch>
                      </pic:blipFill>
                      <pic:spPr>
                        <a:xfrm>
                          <a:off x="0" y="0"/>
                          <a:ext cx="2380868" cy="1461142"/>
                        </a:xfrm>
                        <a:prstGeom prst="rect">
                          <a:avLst/>
                        </a:prstGeom>
                      </pic:spPr>
                    </pic:pic>
                  </a:graphicData>
                </a:graphic>
              </wp:inline>
            </w:drawing>
          </w:r>
          <w:r w:rsidR="005C1F85" w:rsidRPr="005C1F85">
            <w:rPr>
              <w:noProof/>
            </w:rPr>
            <w:drawing>
              <wp:inline distT="0" distB="0" distL="0" distR="0" wp14:anchorId="271F36FD" wp14:editId="6B948567">
                <wp:extent cx="1677889" cy="2066820"/>
                <wp:effectExtent l="0" t="0" r="0" b="0"/>
                <wp:docPr id="165158406" name="Picture 1" descr="A screenshot of a computer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58406" name="Picture 1" descr="A screenshot of a computer login form&#10;&#10;Description automatically generated"/>
                        <pic:cNvPicPr/>
                      </pic:nvPicPr>
                      <pic:blipFill>
                        <a:blip r:embed="rId57"/>
                        <a:stretch>
                          <a:fillRect/>
                        </a:stretch>
                      </pic:blipFill>
                      <pic:spPr>
                        <a:xfrm>
                          <a:off x="0" y="0"/>
                          <a:ext cx="1680920" cy="2070554"/>
                        </a:xfrm>
                        <a:prstGeom prst="rect">
                          <a:avLst/>
                        </a:prstGeom>
                      </pic:spPr>
                    </pic:pic>
                  </a:graphicData>
                </a:graphic>
              </wp:inline>
            </w:drawing>
          </w:r>
        </w:p>
        <w:p w14:paraId="0572C8EE" w14:textId="47350374" w:rsidR="005C1F85" w:rsidRDefault="005C1F85" w:rsidP="00362431">
          <w:pPr>
            <w:pStyle w:val="ListParagraph"/>
          </w:pPr>
          <w:r>
            <w:t>The admin button, create a user, takes the admin to the register page as it is easier to do this than to make another window.</w:t>
          </w:r>
        </w:p>
        <w:p w14:paraId="0B781B94" w14:textId="77777777" w:rsidR="00362431" w:rsidRPr="00362431" w:rsidRDefault="00362431" w:rsidP="00362431">
          <w:pPr>
            <w:pStyle w:val="ListParagraph"/>
          </w:pPr>
        </w:p>
        <w:p w14:paraId="5BCB0AC1" w14:textId="6D27958B" w:rsidR="00001C5A" w:rsidRDefault="00001C5A" w:rsidP="005C1F85">
          <w:pPr>
            <w:pStyle w:val="Heading2"/>
            <w:numPr>
              <w:ilvl w:val="0"/>
              <w:numId w:val="1"/>
            </w:numPr>
          </w:pPr>
          <w:r w:rsidRPr="00001C5A">
            <w:t xml:space="preserve">Update data of a player. [4] </w:t>
          </w:r>
        </w:p>
        <w:p w14:paraId="3BBD6DBC" w14:textId="544582DD" w:rsidR="005C1F85" w:rsidRDefault="005C1F85" w:rsidP="005C1F85">
          <w:pPr>
            <w:pStyle w:val="ListParagraph"/>
          </w:pPr>
          <w:r>
            <w:t>To update data of a player, click on their name in the player list as an admin. Then click update, edit the details then click save then your done!</w:t>
          </w:r>
          <w:r>
            <w:br/>
          </w:r>
          <w:r w:rsidRPr="005C1F85">
            <w:rPr>
              <w:noProof/>
            </w:rPr>
            <w:drawing>
              <wp:inline distT="0" distB="0" distL="0" distR="0" wp14:anchorId="7FD2AFED" wp14:editId="42780AF5">
                <wp:extent cx="3146425" cy="1986583"/>
                <wp:effectExtent l="0" t="0" r="0" b="0"/>
                <wp:docPr id="872577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577799" name=""/>
                        <pic:cNvPicPr/>
                      </pic:nvPicPr>
                      <pic:blipFill>
                        <a:blip r:embed="rId58"/>
                        <a:stretch>
                          <a:fillRect/>
                        </a:stretch>
                      </pic:blipFill>
                      <pic:spPr>
                        <a:xfrm>
                          <a:off x="0" y="0"/>
                          <a:ext cx="3152014" cy="1990112"/>
                        </a:xfrm>
                        <a:prstGeom prst="rect">
                          <a:avLst/>
                        </a:prstGeom>
                      </pic:spPr>
                    </pic:pic>
                  </a:graphicData>
                </a:graphic>
              </wp:inline>
            </w:drawing>
          </w:r>
          <w:r w:rsidRPr="005C1F85">
            <w:rPr>
              <w:noProof/>
            </w:rPr>
            <w:drawing>
              <wp:inline distT="0" distB="0" distL="0" distR="0" wp14:anchorId="09BA3B32" wp14:editId="1FFC6E60">
                <wp:extent cx="2381250" cy="1700048"/>
                <wp:effectExtent l="0" t="0" r="0" b="0"/>
                <wp:docPr id="1685022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22234" name=""/>
                        <pic:cNvPicPr/>
                      </pic:nvPicPr>
                      <pic:blipFill>
                        <a:blip r:embed="rId59"/>
                        <a:stretch>
                          <a:fillRect/>
                        </a:stretch>
                      </pic:blipFill>
                      <pic:spPr>
                        <a:xfrm>
                          <a:off x="0" y="0"/>
                          <a:ext cx="2385534" cy="1703106"/>
                        </a:xfrm>
                        <a:prstGeom prst="rect">
                          <a:avLst/>
                        </a:prstGeom>
                      </pic:spPr>
                    </pic:pic>
                  </a:graphicData>
                </a:graphic>
              </wp:inline>
            </w:drawing>
          </w:r>
        </w:p>
        <w:p w14:paraId="1F891F1D" w14:textId="77777777" w:rsidR="005C1F85" w:rsidRPr="005C1F85" w:rsidRDefault="005C1F85" w:rsidP="005C1F85">
          <w:pPr>
            <w:pStyle w:val="ListParagraph"/>
          </w:pPr>
        </w:p>
        <w:p w14:paraId="262710AE" w14:textId="43B7A959" w:rsidR="005C1F85" w:rsidRDefault="00001C5A" w:rsidP="005C1F85">
          <w:pPr>
            <w:pStyle w:val="Heading2"/>
            <w:numPr>
              <w:ilvl w:val="0"/>
              <w:numId w:val="1"/>
            </w:numPr>
          </w:pPr>
          <w:r w:rsidRPr="00001C5A">
            <w:t>Delete a player. [4]</w:t>
          </w:r>
        </w:p>
        <w:p w14:paraId="43D463BC" w14:textId="77777777" w:rsidR="005C1F85" w:rsidRDefault="005C1F85" w:rsidP="005C1F85">
          <w:pPr>
            <w:ind w:left="360"/>
          </w:pPr>
          <w:r>
            <w:t>Select a player from the list and then click delete, they will ten be deleted from the list and from the database.</w:t>
          </w:r>
          <w:r>
            <w:br/>
          </w:r>
          <w:r>
            <w:br/>
          </w:r>
          <w:r w:rsidRPr="005C1F85">
            <w:rPr>
              <w:noProof/>
            </w:rPr>
            <w:drawing>
              <wp:inline distT="0" distB="0" distL="0" distR="0" wp14:anchorId="7FFB07C2" wp14:editId="35100579">
                <wp:extent cx="6645910" cy="2583180"/>
                <wp:effectExtent l="0" t="0" r="2540" b="7620"/>
                <wp:docPr id="1092504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504553" name="Picture 1" descr="A screenshot of a computer&#10;&#10;Description automatically generated"/>
                        <pic:cNvPicPr/>
                      </pic:nvPicPr>
                      <pic:blipFill>
                        <a:blip r:embed="rId60"/>
                        <a:stretch>
                          <a:fillRect/>
                        </a:stretch>
                      </pic:blipFill>
                      <pic:spPr>
                        <a:xfrm>
                          <a:off x="0" y="0"/>
                          <a:ext cx="6645910" cy="2583180"/>
                        </a:xfrm>
                        <a:prstGeom prst="rect">
                          <a:avLst/>
                        </a:prstGeom>
                      </pic:spPr>
                    </pic:pic>
                  </a:graphicData>
                </a:graphic>
              </wp:inline>
            </w:drawing>
          </w:r>
        </w:p>
        <w:p w14:paraId="6481CC6A" w14:textId="5B622F3E" w:rsidR="00B36383" w:rsidRPr="005C1F85" w:rsidRDefault="005C1F85" w:rsidP="005C1F85">
          <w:pPr>
            <w:ind w:left="360"/>
          </w:pPr>
          <w:r w:rsidRPr="005C1F85">
            <w:rPr>
              <w:noProof/>
            </w:rPr>
            <w:lastRenderedPageBreak/>
            <w:drawing>
              <wp:inline distT="0" distB="0" distL="0" distR="0" wp14:anchorId="3DE6BF4C" wp14:editId="3049A9C8">
                <wp:extent cx="2624382" cy="1539875"/>
                <wp:effectExtent l="0" t="0" r="5080" b="3175"/>
                <wp:docPr id="1221504259"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04259" name="Picture 1" descr="A screenshot of a computer error&#10;&#10;Description automatically generated"/>
                        <pic:cNvPicPr/>
                      </pic:nvPicPr>
                      <pic:blipFill>
                        <a:blip r:embed="rId61"/>
                        <a:stretch>
                          <a:fillRect/>
                        </a:stretch>
                      </pic:blipFill>
                      <pic:spPr>
                        <a:xfrm>
                          <a:off x="0" y="0"/>
                          <a:ext cx="2631218" cy="1543886"/>
                        </a:xfrm>
                        <a:prstGeom prst="rect">
                          <a:avLst/>
                        </a:prstGeom>
                      </pic:spPr>
                    </pic:pic>
                  </a:graphicData>
                </a:graphic>
              </wp:inline>
            </w:drawing>
          </w:r>
          <w:r w:rsidRPr="005C1F85">
            <w:rPr>
              <w:noProof/>
            </w:rPr>
            <w:drawing>
              <wp:inline distT="0" distB="0" distL="0" distR="0" wp14:anchorId="60BB5183" wp14:editId="4B3EF0A6">
                <wp:extent cx="2873252" cy="1730375"/>
                <wp:effectExtent l="0" t="0" r="3810" b="3175"/>
                <wp:docPr id="16463569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356982" name="Picture 1" descr="A screenshot of a computer&#10;&#10;Description automatically generated"/>
                        <pic:cNvPicPr/>
                      </pic:nvPicPr>
                      <pic:blipFill>
                        <a:blip r:embed="rId62"/>
                        <a:stretch>
                          <a:fillRect/>
                        </a:stretch>
                      </pic:blipFill>
                      <pic:spPr>
                        <a:xfrm>
                          <a:off x="0" y="0"/>
                          <a:ext cx="2875903" cy="1731972"/>
                        </a:xfrm>
                        <a:prstGeom prst="rect">
                          <a:avLst/>
                        </a:prstGeom>
                      </pic:spPr>
                    </pic:pic>
                  </a:graphicData>
                </a:graphic>
              </wp:inline>
            </w:drawing>
          </w:r>
        </w:p>
      </w:sdtContent>
    </w:sdt>
    <w:p w14:paraId="5945F4C6" w14:textId="6ED32451" w:rsidR="0053553E" w:rsidRDefault="00B36383" w:rsidP="00B36383">
      <w:pPr>
        <w:pStyle w:val="Heading1"/>
      </w:pPr>
      <w:r>
        <w:t>Milestone 3</w:t>
      </w:r>
    </w:p>
    <w:p w14:paraId="1F9F658E" w14:textId="66FCCDEA" w:rsidR="00970341" w:rsidRDefault="00C95CD9" w:rsidP="00C95CD9">
      <w:pPr>
        <w:pStyle w:val="Heading2"/>
      </w:pPr>
      <w:r>
        <w:t>Test Exceptions:</w:t>
      </w:r>
    </w:p>
    <w:p w14:paraId="5C816A47" w14:textId="77777777" w:rsidR="00C95CD9" w:rsidRDefault="00C95CD9" w:rsidP="00F82C74">
      <w:pPr>
        <w:pStyle w:val="Heading3"/>
      </w:pPr>
      <w:r w:rsidRPr="00C95CD9">
        <w:t>Player login, including lock out. [3]</w:t>
      </w:r>
    </w:p>
    <w:p w14:paraId="0FBAEB83" w14:textId="43A3E475" w:rsidR="009C6220" w:rsidRPr="009C6220" w:rsidRDefault="009C6220" w:rsidP="009C6220">
      <w:r w:rsidRPr="009C6220">
        <w:drawing>
          <wp:inline distT="0" distB="0" distL="0" distR="0" wp14:anchorId="01803094" wp14:editId="5B89D7FE">
            <wp:extent cx="4052378" cy="3208681"/>
            <wp:effectExtent l="0" t="0" r="5715" b="0"/>
            <wp:docPr id="1679275908"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275908" name="Picture 1" descr="A computer screen shot of a program&#10;&#10;Description automatically generated"/>
                    <pic:cNvPicPr/>
                  </pic:nvPicPr>
                  <pic:blipFill>
                    <a:blip r:embed="rId63"/>
                    <a:stretch>
                      <a:fillRect/>
                    </a:stretch>
                  </pic:blipFill>
                  <pic:spPr>
                    <a:xfrm>
                      <a:off x="0" y="0"/>
                      <a:ext cx="4057595" cy="3212811"/>
                    </a:xfrm>
                    <a:prstGeom prst="rect">
                      <a:avLst/>
                    </a:prstGeom>
                  </pic:spPr>
                </pic:pic>
              </a:graphicData>
            </a:graphic>
          </wp:inline>
        </w:drawing>
      </w:r>
    </w:p>
    <w:p w14:paraId="41795E46" w14:textId="4FE3C6D0" w:rsidR="00F82C74" w:rsidRDefault="00F82C74" w:rsidP="00F82C74">
      <w:r w:rsidRPr="00F82C74">
        <w:drawing>
          <wp:inline distT="0" distB="0" distL="0" distR="0" wp14:anchorId="704F0468" wp14:editId="76974995">
            <wp:extent cx="4359427" cy="3174393"/>
            <wp:effectExtent l="0" t="0" r="3175" b="6985"/>
            <wp:docPr id="1382640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40801" name=""/>
                    <pic:cNvPicPr/>
                  </pic:nvPicPr>
                  <pic:blipFill>
                    <a:blip r:embed="rId64"/>
                    <a:stretch>
                      <a:fillRect/>
                    </a:stretch>
                  </pic:blipFill>
                  <pic:spPr>
                    <a:xfrm>
                      <a:off x="0" y="0"/>
                      <a:ext cx="4368915" cy="3181302"/>
                    </a:xfrm>
                    <a:prstGeom prst="rect">
                      <a:avLst/>
                    </a:prstGeom>
                  </pic:spPr>
                </pic:pic>
              </a:graphicData>
            </a:graphic>
          </wp:inline>
        </w:drawing>
      </w:r>
    </w:p>
    <w:p w14:paraId="7859B78A" w14:textId="4C4FF9F8" w:rsidR="00F82C74" w:rsidRDefault="00F82C74" w:rsidP="00F82C74">
      <w:r>
        <w:lastRenderedPageBreak/>
        <w:t xml:space="preserve">In this code I use try catch to know if there is an error in my code when </w:t>
      </w:r>
      <w:proofErr w:type="gramStart"/>
      <w:r>
        <w:t>its</w:t>
      </w:r>
      <w:proofErr w:type="gramEnd"/>
      <w:r>
        <w:t xml:space="preserve"> been run.</w:t>
      </w:r>
      <w:r w:rsidR="002C2596">
        <w:t xml:space="preserve"> These have been added to all DAO Methods AND all GUI Methods.</w:t>
      </w:r>
    </w:p>
    <w:p w14:paraId="52B7DF93" w14:textId="77777777" w:rsidR="002C2596" w:rsidRPr="00F82C74" w:rsidRDefault="002C2596" w:rsidP="00F82C74"/>
    <w:p w14:paraId="52EC92ED" w14:textId="77777777" w:rsidR="00C95CD9" w:rsidRDefault="00C95CD9" w:rsidP="00F82C74">
      <w:pPr>
        <w:pStyle w:val="Heading3"/>
      </w:pPr>
      <w:r w:rsidRPr="00C95CD9">
        <w:t>Player registration,[3]</w:t>
      </w:r>
    </w:p>
    <w:p w14:paraId="7B814C7E" w14:textId="45B2E20D" w:rsidR="00A000B1" w:rsidRPr="00A000B1" w:rsidRDefault="009C6220" w:rsidP="00A000B1">
      <w:r w:rsidRPr="009C6220">
        <w:drawing>
          <wp:inline distT="0" distB="0" distL="0" distR="0" wp14:anchorId="7A96D58D" wp14:editId="4543A75F">
            <wp:extent cx="5006063" cy="3099014"/>
            <wp:effectExtent l="0" t="0" r="4445" b="6350"/>
            <wp:docPr id="1966656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5637" name="Picture 1" descr="A screenshot of a computer program&#10;&#10;Description automatically generated"/>
                    <pic:cNvPicPr/>
                  </pic:nvPicPr>
                  <pic:blipFill>
                    <a:blip r:embed="rId65"/>
                    <a:stretch>
                      <a:fillRect/>
                    </a:stretch>
                  </pic:blipFill>
                  <pic:spPr>
                    <a:xfrm>
                      <a:off x="0" y="0"/>
                      <a:ext cx="5011823" cy="3102580"/>
                    </a:xfrm>
                    <a:prstGeom prst="rect">
                      <a:avLst/>
                    </a:prstGeom>
                  </pic:spPr>
                </pic:pic>
              </a:graphicData>
            </a:graphic>
          </wp:inline>
        </w:drawing>
      </w:r>
    </w:p>
    <w:p w14:paraId="3FD1CCFD" w14:textId="410544B7" w:rsidR="002C2596" w:rsidRDefault="002C2596" w:rsidP="002C2596">
      <w:r w:rsidRPr="002C2596">
        <w:drawing>
          <wp:inline distT="0" distB="0" distL="0" distR="0" wp14:anchorId="0229F6BA" wp14:editId="02AB6DC2">
            <wp:extent cx="5297447" cy="3038465"/>
            <wp:effectExtent l="0" t="0" r="0" b="0"/>
            <wp:docPr id="839152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52748" name=""/>
                    <pic:cNvPicPr/>
                  </pic:nvPicPr>
                  <pic:blipFill>
                    <a:blip r:embed="rId66"/>
                    <a:stretch>
                      <a:fillRect/>
                    </a:stretch>
                  </pic:blipFill>
                  <pic:spPr>
                    <a:xfrm>
                      <a:off x="0" y="0"/>
                      <a:ext cx="5312097" cy="3046868"/>
                    </a:xfrm>
                    <a:prstGeom prst="rect">
                      <a:avLst/>
                    </a:prstGeom>
                  </pic:spPr>
                </pic:pic>
              </a:graphicData>
            </a:graphic>
          </wp:inline>
        </w:drawing>
      </w:r>
    </w:p>
    <w:p w14:paraId="1AEB40A5" w14:textId="77777777" w:rsidR="002C2596" w:rsidRPr="00F82C74"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36A2B44A" w14:textId="77777777" w:rsidR="002C2596" w:rsidRPr="002C2596" w:rsidRDefault="002C2596" w:rsidP="002C2596"/>
    <w:p w14:paraId="20EE56C9" w14:textId="77777777" w:rsidR="00C95CD9" w:rsidRDefault="00C95CD9" w:rsidP="00F82C74">
      <w:pPr>
        <w:pStyle w:val="Heading3"/>
      </w:pPr>
      <w:r w:rsidRPr="00C95CD9">
        <w:lastRenderedPageBreak/>
        <w:t>Laying out tiles on a game board. [3]</w:t>
      </w:r>
    </w:p>
    <w:p w14:paraId="544A3563" w14:textId="0E872C7E" w:rsidR="0029164A" w:rsidRPr="0029164A" w:rsidRDefault="0029164A" w:rsidP="0029164A">
      <w:r w:rsidRPr="0029164A">
        <w:drawing>
          <wp:inline distT="0" distB="0" distL="0" distR="0" wp14:anchorId="72C2948B" wp14:editId="6FD38D8A">
            <wp:extent cx="6645910" cy="8959850"/>
            <wp:effectExtent l="0" t="0" r="2540" b="0"/>
            <wp:docPr id="171688257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82577" name="Picture 1" descr="A screen shot of a computer program&#10;&#10;Description automatically generated"/>
                    <pic:cNvPicPr/>
                  </pic:nvPicPr>
                  <pic:blipFill>
                    <a:blip r:embed="rId67"/>
                    <a:stretch>
                      <a:fillRect/>
                    </a:stretch>
                  </pic:blipFill>
                  <pic:spPr>
                    <a:xfrm>
                      <a:off x="0" y="0"/>
                      <a:ext cx="6645910" cy="8959850"/>
                    </a:xfrm>
                    <a:prstGeom prst="rect">
                      <a:avLst/>
                    </a:prstGeom>
                  </pic:spPr>
                </pic:pic>
              </a:graphicData>
            </a:graphic>
          </wp:inline>
        </w:drawing>
      </w:r>
    </w:p>
    <w:p w14:paraId="1776CC6F" w14:textId="7FC87C8C" w:rsidR="002C2596" w:rsidRDefault="00A000B1" w:rsidP="002C2596">
      <w:r w:rsidRPr="00A000B1">
        <w:lastRenderedPageBreak/>
        <w:drawing>
          <wp:inline distT="0" distB="0" distL="0" distR="0" wp14:anchorId="495F10F4" wp14:editId="0703393A">
            <wp:extent cx="5159106" cy="3507265"/>
            <wp:effectExtent l="0" t="0" r="3810" b="0"/>
            <wp:docPr id="1439730699"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730699" name="Picture 1" descr="A computer screen shot of text&#10;&#10;Description automatically generated"/>
                    <pic:cNvPicPr/>
                  </pic:nvPicPr>
                  <pic:blipFill>
                    <a:blip r:embed="rId68"/>
                    <a:stretch>
                      <a:fillRect/>
                    </a:stretch>
                  </pic:blipFill>
                  <pic:spPr>
                    <a:xfrm>
                      <a:off x="0" y="0"/>
                      <a:ext cx="5162431" cy="3509526"/>
                    </a:xfrm>
                    <a:prstGeom prst="rect">
                      <a:avLst/>
                    </a:prstGeom>
                  </pic:spPr>
                </pic:pic>
              </a:graphicData>
            </a:graphic>
          </wp:inline>
        </w:drawing>
      </w:r>
    </w:p>
    <w:p w14:paraId="5F213559" w14:textId="77777777" w:rsidR="002C2596" w:rsidRPr="00F82C74"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24C971D8" w14:textId="77777777" w:rsidR="002C2596" w:rsidRPr="002C2596" w:rsidRDefault="002C2596" w:rsidP="002C2596"/>
    <w:p w14:paraId="25E122C7" w14:textId="77777777" w:rsidR="00C95CD9" w:rsidRDefault="00C95CD9" w:rsidP="00F82C74">
      <w:pPr>
        <w:pStyle w:val="Heading3"/>
      </w:pPr>
      <w:r w:rsidRPr="00C95CD9">
        <w:t>Placing an item on a tile. [3]</w:t>
      </w:r>
    </w:p>
    <w:p w14:paraId="177A3031" w14:textId="19804504" w:rsidR="002C2596" w:rsidRDefault="009C6220" w:rsidP="002C2596">
      <w:r>
        <w:t>This follows the Same Code on the method LoadGameBoard. This is where the tiles are grabbed and updated with new colours then placed onto the grid.</w:t>
      </w:r>
    </w:p>
    <w:p w14:paraId="62ED7B99" w14:textId="0C2A1C11" w:rsidR="002C2596" w:rsidRPr="002C2596"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4C06EC18" w14:textId="77777777" w:rsidR="00C95CD9" w:rsidRDefault="00C95CD9" w:rsidP="00F82C74">
      <w:pPr>
        <w:pStyle w:val="Heading3"/>
      </w:pPr>
      <w:r w:rsidRPr="00C95CD9">
        <w:t>Player game play movement, i.e., moving a player to a “legal” tile. [3]</w:t>
      </w:r>
    </w:p>
    <w:p w14:paraId="17610EDC" w14:textId="573E5BF6" w:rsidR="00965A0A" w:rsidRPr="00965A0A" w:rsidRDefault="00965A0A" w:rsidP="00965A0A">
      <w:r w:rsidRPr="00965A0A">
        <w:drawing>
          <wp:inline distT="0" distB="0" distL="0" distR="0" wp14:anchorId="0E5AD44C" wp14:editId="447CCFA8">
            <wp:extent cx="6645910" cy="2886075"/>
            <wp:effectExtent l="0" t="0" r="2540" b="9525"/>
            <wp:docPr id="193571744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717447" name="Picture 1" descr="A screen shot of a computer program&#10;&#10;Description automatically generated"/>
                    <pic:cNvPicPr/>
                  </pic:nvPicPr>
                  <pic:blipFill>
                    <a:blip r:embed="rId69"/>
                    <a:stretch>
                      <a:fillRect/>
                    </a:stretch>
                  </pic:blipFill>
                  <pic:spPr>
                    <a:xfrm>
                      <a:off x="0" y="0"/>
                      <a:ext cx="6645910" cy="2886075"/>
                    </a:xfrm>
                    <a:prstGeom prst="rect">
                      <a:avLst/>
                    </a:prstGeom>
                  </pic:spPr>
                </pic:pic>
              </a:graphicData>
            </a:graphic>
          </wp:inline>
        </w:drawing>
      </w:r>
    </w:p>
    <w:p w14:paraId="26371629" w14:textId="68540820" w:rsidR="0029164A" w:rsidRPr="0029164A" w:rsidRDefault="0029164A" w:rsidP="0029164A">
      <w:r w:rsidRPr="0029164A">
        <w:lastRenderedPageBreak/>
        <w:drawing>
          <wp:inline distT="0" distB="0" distL="0" distR="0" wp14:anchorId="7AC8A1D7" wp14:editId="46E96360">
            <wp:extent cx="6645910" cy="5169535"/>
            <wp:effectExtent l="0" t="0" r="2540" b="0"/>
            <wp:docPr id="1022409081"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09081" name="Picture 1" descr="A computer screen shot of a program&#10;&#10;Description automatically generated"/>
                    <pic:cNvPicPr/>
                  </pic:nvPicPr>
                  <pic:blipFill>
                    <a:blip r:embed="rId70"/>
                    <a:stretch>
                      <a:fillRect/>
                    </a:stretch>
                  </pic:blipFill>
                  <pic:spPr>
                    <a:xfrm>
                      <a:off x="0" y="0"/>
                      <a:ext cx="6645910" cy="5169535"/>
                    </a:xfrm>
                    <a:prstGeom prst="rect">
                      <a:avLst/>
                    </a:prstGeom>
                  </pic:spPr>
                </pic:pic>
              </a:graphicData>
            </a:graphic>
          </wp:inline>
        </w:drawing>
      </w:r>
    </w:p>
    <w:p w14:paraId="389DD02C" w14:textId="50F238D6" w:rsidR="002C2596" w:rsidRDefault="00A000B1" w:rsidP="002C2596">
      <w:r w:rsidRPr="00A000B1">
        <w:drawing>
          <wp:inline distT="0" distB="0" distL="0" distR="0" wp14:anchorId="777B497F" wp14:editId="7DD5A146">
            <wp:extent cx="5132112" cy="3167728"/>
            <wp:effectExtent l="0" t="0" r="0" b="0"/>
            <wp:docPr id="171639150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91508" name="Picture 1" descr="A screen shot of a computer program&#10;&#10;Description automatically generated"/>
                    <pic:cNvPicPr/>
                  </pic:nvPicPr>
                  <pic:blipFill>
                    <a:blip r:embed="rId71"/>
                    <a:stretch>
                      <a:fillRect/>
                    </a:stretch>
                  </pic:blipFill>
                  <pic:spPr>
                    <a:xfrm>
                      <a:off x="0" y="0"/>
                      <a:ext cx="5139867" cy="3172515"/>
                    </a:xfrm>
                    <a:prstGeom prst="rect">
                      <a:avLst/>
                    </a:prstGeom>
                  </pic:spPr>
                </pic:pic>
              </a:graphicData>
            </a:graphic>
          </wp:inline>
        </w:drawing>
      </w:r>
    </w:p>
    <w:p w14:paraId="7841A6ED" w14:textId="6DE514A5" w:rsidR="002C2596" w:rsidRPr="002C2596"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18440D3B" w14:textId="77777777" w:rsidR="00C95CD9" w:rsidRDefault="00C95CD9" w:rsidP="00F82C74">
      <w:pPr>
        <w:pStyle w:val="Heading3"/>
      </w:pPr>
      <w:r w:rsidRPr="00C95CD9">
        <w:t>Game play scoring. How do players gain and lose points? [3]</w:t>
      </w:r>
    </w:p>
    <w:p w14:paraId="0954AEE7" w14:textId="1057F955" w:rsidR="002C2596" w:rsidRDefault="009C6220" w:rsidP="002C2596">
      <w:r>
        <w:t xml:space="preserve">When a player moves to an empty tile they gain a point, if the monster overlaps them in the </w:t>
      </w:r>
      <w:proofErr w:type="gramStart"/>
      <w:r>
        <w:t>game</w:t>
      </w:r>
      <w:proofErr w:type="gramEnd"/>
      <w:r>
        <w:t xml:space="preserve"> then they get sent back to the lobby and game is ended.</w:t>
      </w:r>
    </w:p>
    <w:p w14:paraId="47AC1391" w14:textId="6A1A35CD" w:rsidR="009C6220" w:rsidRDefault="009C6220" w:rsidP="002C2596">
      <w:r w:rsidRPr="009C6220">
        <w:lastRenderedPageBreak/>
        <w:drawing>
          <wp:inline distT="0" distB="0" distL="0" distR="0" wp14:anchorId="0A8EF0B0" wp14:editId="4B8D10DE">
            <wp:extent cx="3505762" cy="2623460"/>
            <wp:effectExtent l="0" t="0" r="0" b="5715"/>
            <wp:docPr id="1632516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516785" name=""/>
                    <pic:cNvPicPr/>
                  </pic:nvPicPr>
                  <pic:blipFill>
                    <a:blip r:embed="rId72"/>
                    <a:stretch>
                      <a:fillRect/>
                    </a:stretch>
                  </pic:blipFill>
                  <pic:spPr>
                    <a:xfrm>
                      <a:off x="0" y="0"/>
                      <a:ext cx="3510310" cy="2626863"/>
                    </a:xfrm>
                    <a:prstGeom prst="rect">
                      <a:avLst/>
                    </a:prstGeom>
                  </pic:spPr>
                </pic:pic>
              </a:graphicData>
            </a:graphic>
          </wp:inline>
        </w:drawing>
      </w:r>
    </w:p>
    <w:p w14:paraId="3B924FD0" w14:textId="42A86648" w:rsidR="009C6220" w:rsidRDefault="009C6220" w:rsidP="002C2596">
      <w:r>
        <w:t xml:space="preserve">In the call to </w:t>
      </w:r>
      <w:proofErr w:type="gramStart"/>
      <w:r>
        <w:t>SQL</w:t>
      </w:r>
      <w:proofErr w:type="gramEnd"/>
      <w:r>
        <w:t xml:space="preserve"> it updates the score of the player through the query automatically by adding +1 each time the player moves to a valid tile.</w:t>
      </w:r>
    </w:p>
    <w:p w14:paraId="396FEA93" w14:textId="6063BABF" w:rsidR="009C6220" w:rsidRPr="002C2596" w:rsidRDefault="009C6220" w:rsidP="002C2596">
      <w:r w:rsidRPr="009C6220">
        <w:drawing>
          <wp:inline distT="0" distB="0" distL="0" distR="0" wp14:anchorId="6D0027D9" wp14:editId="0276700D">
            <wp:extent cx="4302067" cy="724684"/>
            <wp:effectExtent l="0" t="0" r="3810" b="0"/>
            <wp:docPr id="1091794452"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794452" name="Picture 1" descr="A close-up of a logo&#10;&#10;Description automatically generated"/>
                    <pic:cNvPicPr/>
                  </pic:nvPicPr>
                  <pic:blipFill>
                    <a:blip r:embed="rId73"/>
                    <a:stretch>
                      <a:fillRect/>
                    </a:stretch>
                  </pic:blipFill>
                  <pic:spPr>
                    <a:xfrm>
                      <a:off x="0" y="0"/>
                      <a:ext cx="4322410" cy="728111"/>
                    </a:xfrm>
                    <a:prstGeom prst="rect">
                      <a:avLst/>
                    </a:prstGeom>
                  </pic:spPr>
                </pic:pic>
              </a:graphicData>
            </a:graphic>
          </wp:inline>
        </w:drawing>
      </w:r>
    </w:p>
    <w:p w14:paraId="3C5E1977" w14:textId="77777777" w:rsidR="002C2596" w:rsidRPr="00F82C74"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2EF65D17" w14:textId="77777777" w:rsidR="002C2596" w:rsidRPr="002C2596" w:rsidRDefault="002C2596" w:rsidP="002C2596"/>
    <w:p w14:paraId="5A8D7343" w14:textId="77777777" w:rsidR="002C2596" w:rsidRDefault="00C95CD9" w:rsidP="00F82C74">
      <w:pPr>
        <w:pStyle w:val="Heading3"/>
      </w:pPr>
      <w:r w:rsidRPr="00C95CD9">
        <w:t>Player game play acquiring inventory, e.g., picking up items off a tile and putting them in an inventory (bag?) [3]</w:t>
      </w:r>
      <w:r>
        <w:t xml:space="preserve"> </w:t>
      </w:r>
    </w:p>
    <w:p w14:paraId="2CF92C76" w14:textId="55D1C6E6" w:rsidR="002C2596" w:rsidRDefault="002C2596" w:rsidP="009C6220">
      <w:r>
        <w:t xml:space="preserve">In this code I use try catch to know if there is an error in my code when </w:t>
      </w:r>
      <w:proofErr w:type="gramStart"/>
      <w:r>
        <w:t>its</w:t>
      </w:r>
      <w:proofErr w:type="gramEnd"/>
      <w:r>
        <w:t xml:space="preserve"> been run. These have been added to all DAO Methods AND all GUI Methods.</w:t>
      </w:r>
    </w:p>
    <w:p w14:paraId="0081C5D6" w14:textId="6C4D355F" w:rsidR="009C6220" w:rsidRDefault="009C6220" w:rsidP="009C6220">
      <w:r>
        <w:t>When a player moves to a tile that has a treasure on it, it will give the player an item from my items table.</w:t>
      </w:r>
    </w:p>
    <w:p w14:paraId="0F78CC7A" w14:textId="25F83A9B" w:rsidR="009C6220" w:rsidRDefault="009C6220" w:rsidP="009C6220">
      <w:r w:rsidRPr="009C6220">
        <w:drawing>
          <wp:inline distT="0" distB="0" distL="0" distR="0" wp14:anchorId="3EED016F" wp14:editId="4709DDC5">
            <wp:extent cx="6645910" cy="1838325"/>
            <wp:effectExtent l="0" t="0" r="2540" b="9525"/>
            <wp:docPr id="126042052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20527" name="Picture 1" descr="A computer screen shot of text&#10;&#10;Description automatically generated"/>
                    <pic:cNvPicPr/>
                  </pic:nvPicPr>
                  <pic:blipFill>
                    <a:blip r:embed="rId74"/>
                    <a:stretch>
                      <a:fillRect/>
                    </a:stretch>
                  </pic:blipFill>
                  <pic:spPr>
                    <a:xfrm>
                      <a:off x="0" y="0"/>
                      <a:ext cx="6645910" cy="1838325"/>
                    </a:xfrm>
                    <a:prstGeom prst="rect">
                      <a:avLst/>
                    </a:prstGeom>
                  </pic:spPr>
                </pic:pic>
              </a:graphicData>
            </a:graphic>
          </wp:inline>
        </w:drawing>
      </w:r>
    </w:p>
    <w:p w14:paraId="35C1AC9C" w14:textId="5CC6148C" w:rsidR="009C6220" w:rsidRDefault="009C6220" w:rsidP="009C6220">
      <w:r>
        <w:t xml:space="preserve">It then calls get treasure which basically gives the player </w:t>
      </w:r>
      <w:proofErr w:type="gramStart"/>
      <w:r>
        <w:t>a</w:t>
      </w:r>
      <w:proofErr w:type="gramEnd"/>
      <w:r>
        <w:t xml:space="preserve"> itemID to them.</w:t>
      </w:r>
    </w:p>
    <w:p w14:paraId="6AF5D745" w14:textId="7F8BB058" w:rsidR="00C95CD9" w:rsidRDefault="00C95CD9" w:rsidP="00F82C74">
      <w:pPr>
        <w:pStyle w:val="Heading3"/>
      </w:pPr>
      <w:r w:rsidRPr="00C95CD9">
        <w:t>Move an Item (NPC effect). [3]</w:t>
      </w:r>
    </w:p>
    <w:p w14:paraId="0C55B9E2" w14:textId="4FC8D557" w:rsidR="009C6220" w:rsidRPr="009C6220" w:rsidRDefault="009C6220" w:rsidP="009C6220">
      <w:r>
        <w:t>This is called whenever the player is moved to a valid tile.</w:t>
      </w:r>
    </w:p>
    <w:p w14:paraId="61F1F03F" w14:textId="2BAF28D8" w:rsidR="002C2596" w:rsidRPr="002C2596" w:rsidRDefault="00A000B1" w:rsidP="002C2596">
      <w:r w:rsidRPr="00A000B1">
        <w:lastRenderedPageBreak/>
        <w:drawing>
          <wp:inline distT="0" distB="0" distL="0" distR="0" wp14:anchorId="79BEA1CF" wp14:editId="559DB32A">
            <wp:extent cx="6645910" cy="3094355"/>
            <wp:effectExtent l="0" t="0" r="2540" b="0"/>
            <wp:docPr id="28141207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412071" name="Picture 1" descr="A computer screen shot of text&#10;&#10;Description automatically generated"/>
                    <pic:cNvPicPr/>
                  </pic:nvPicPr>
                  <pic:blipFill>
                    <a:blip r:embed="rId75"/>
                    <a:stretch>
                      <a:fillRect/>
                    </a:stretch>
                  </pic:blipFill>
                  <pic:spPr>
                    <a:xfrm>
                      <a:off x="0" y="0"/>
                      <a:ext cx="6645910" cy="3094355"/>
                    </a:xfrm>
                    <a:prstGeom prst="rect">
                      <a:avLst/>
                    </a:prstGeom>
                  </pic:spPr>
                </pic:pic>
              </a:graphicData>
            </a:graphic>
          </wp:inline>
        </w:drawing>
      </w:r>
    </w:p>
    <w:p w14:paraId="12806E1D" w14:textId="77777777" w:rsidR="002C2596" w:rsidRPr="00F82C74"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2CBABA0E" w14:textId="77777777" w:rsidR="002C2596" w:rsidRPr="002C2596" w:rsidRDefault="002C2596" w:rsidP="002C2596"/>
    <w:p w14:paraId="3CB53882" w14:textId="2CEB5A17" w:rsidR="00C95CD9" w:rsidRDefault="00C95CD9" w:rsidP="00F82C74">
      <w:pPr>
        <w:pStyle w:val="Heading3"/>
      </w:pPr>
      <w:r w:rsidRPr="00C95CD9">
        <w:t>Kill running games. [3]</w:t>
      </w:r>
    </w:p>
    <w:p w14:paraId="11854F15" w14:textId="77777777" w:rsidR="002C2596"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4F18DF02" w14:textId="6B53AEC3" w:rsidR="0029164A" w:rsidRPr="00F82C74" w:rsidRDefault="0029164A" w:rsidP="002C2596">
      <w:r w:rsidRPr="0029164A">
        <w:drawing>
          <wp:inline distT="0" distB="0" distL="0" distR="0" wp14:anchorId="04646F45" wp14:editId="5AD14DA5">
            <wp:extent cx="6645910" cy="3502025"/>
            <wp:effectExtent l="0" t="0" r="2540" b="3175"/>
            <wp:docPr id="9928031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80313" name="Picture 1" descr="A screen shot of a computer code&#10;&#10;Description automatically generated"/>
                    <pic:cNvPicPr/>
                  </pic:nvPicPr>
                  <pic:blipFill>
                    <a:blip r:embed="rId76"/>
                    <a:stretch>
                      <a:fillRect/>
                    </a:stretch>
                  </pic:blipFill>
                  <pic:spPr>
                    <a:xfrm>
                      <a:off x="0" y="0"/>
                      <a:ext cx="6645910" cy="3502025"/>
                    </a:xfrm>
                    <a:prstGeom prst="rect">
                      <a:avLst/>
                    </a:prstGeom>
                  </pic:spPr>
                </pic:pic>
              </a:graphicData>
            </a:graphic>
          </wp:inline>
        </w:drawing>
      </w:r>
    </w:p>
    <w:p w14:paraId="779B07C0" w14:textId="47DE3ABD" w:rsidR="002C2596" w:rsidRPr="002C2596" w:rsidRDefault="00A000B1" w:rsidP="002C2596">
      <w:r w:rsidRPr="00A000B1">
        <w:lastRenderedPageBreak/>
        <w:drawing>
          <wp:inline distT="0" distB="0" distL="0" distR="0" wp14:anchorId="33803A3B" wp14:editId="1536EBD7">
            <wp:extent cx="6645910" cy="3199130"/>
            <wp:effectExtent l="0" t="0" r="2540" b="1270"/>
            <wp:docPr id="751285826" name="Picture 1"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85826" name="Picture 1" descr="A computer screen with text on it&#10;&#10;Description automatically generated"/>
                    <pic:cNvPicPr/>
                  </pic:nvPicPr>
                  <pic:blipFill>
                    <a:blip r:embed="rId77"/>
                    <a:stretch>
                      <a:fillRect/>
                    </a:stretch>
                  </pic:blipFill>
                  <pic:spPr>
                    <a:xfrm>
                      <a:off x="0" y="0"/>
                      <a:ext cx="6645910" cy="3199130"/>
                    </a:xfrm>
                    <a:prstGeom prst="rect">
                      <a:avLst/>
                    </a:prstGeom>
                  </pic:spPr>
                </pic:pic>
              </a:graphicData>
            </a:graphic>
          </wp:inline>
        </w:drawing>
      </w:r>
    </w:p>
    <w:p w14:paraId="047E58A1" w14:textId="77777777" w:rsidR="00C95CD9" w:rsidRDefault="00C95CD9" w:rsidP="00F82C74">
      <w:pPr>
        <w:pStyle w:val="Heading3"/>
      </w:pPr>
      <w:r w:rsidRPr="00C95CD9">
        <w:t>Add new players. [3]</w:t>
      </w:r>
    </w:p>
    <w:p w14:paraId="083B6F15" w14:textId="77777777" w:rsidR="002C2596" w:rsidRPr="00F82C74"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6976A8ED" w14:textId="5AAE9AEC" w:rsidR="002C2596" w:rsidRDefault="002C2596" w:rsidP="002C2596">
      <w:r w:rsidRPr="002C2596">
        <w:drawing>
          <wp:inline distT="0" distB="0" distL="0" distR="0" wp14:anchorId="777A3C01" wp14:editId="1606F977">
            <wp:extent cx="5297447" cy="3038465"/>
            <wp:effectExtent l="0" t="0" r="0" b="0"/>
            <wp:docPr id="164453892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538925" name="Picture 1" descr="A screen shot of a computer program&#10;&#10;Description automatically generated"/>
                    <pic:cNvPicPr/>
                  </pic:nvPicPr>
                  <pic:blipFill>
                    <a:blip r:embed="rId66"/>
                    <a:stretch>
                      <a:fillRect/>
                    </a:stretch>
                  </pic:blipFill>
                  <pic:spPr>
                    <a:xfrm>
                      <a:off x="0" y="0"/>
                      <a:ext cx="5312097" cy="3046868"/>
                    </a:xfrm>
                    <a:prstGeom prst="rect">
                      <a:avLst/>
                    </a:prstGeom>
                  </pic:spPr>
                </pic:pic>
              </a:graphicData>
            </a:graphic>
          </wp:inline>
        </w:drawing>
      </w:r>
    </w:p>
    <w:p w14:paraId="2DDAB95C" w14:textId="2A737EBD" w:rsidR="00A000B1" w:rsidRPr="002C2596" w:rsidRDefault="00A000B1" w:rsidP="002C2596">
      <w:r w:rsidRPr="00A000B1">
        <w:lastRenderedPageBreak/>
        <w:drawing>
          <wp:inline distT="0" distB="0" distL="0" distR="0" wp14:anchorId="2BD1CF5C" wp14:editId="4C76E262">
            <wp:extent cx="6645910" cy="3516630"/>
            <wp:effectExtent l="0" t="0" r="2540" b="7620"/>
            <wp:docPr id="57534886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348860" name="Picture 1" descr="A screen shot of a computer program&#10;&#10;Description automatically generated"/>
                    <pic:cNvPicPr/>
                  </pic:nvPicPr>
                  <pic:blipFill>
                    <a:blip r:embed="rId78"/>
                    <a:stretch>
                      <a:fillRect/>
                    </a:stretch>
                  </pic:blipFill>
                  <pic:spPr>
                    <a:xfrm>
                      <a:off x="0" y="0"/>
                      <a:ext cx="6645910" cy="3516630"/>
                    </a:xfrm>
                    <a:prstGeom prst="rect">
                      <a:avLst/>
                    </a:prstGeom>
                  </pic:spPr>
                </pic:pic>
              </a:graphicData>
            </a:graphic>
          </wp:inline>
        </w:drawing>
      </w:r>
    </w:p>
    <w:p w14:paraId="365531A0" w14:textId="77777777" w:rsidR="00C95CD9" w:rsidRDefault="00C95CD9" w:rsidP="00F82C74">
      <w:pPr>
        <w:pStyle w:val="Heading3"/>
      </w:pPr>
      <w:r w:rsidRPr="00C95CD9">
        <w:t>Update data of a player. [3]</w:t>
      </w:r>
    </w:p>
    <w:p w14:paraId="17300FED" w14:textId="77777777" w:rsidR="002C2596"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280DAEF0" w14:textId="2A403BCA" w:rsidR="00B54932" w:rsidRDefault="00B54932" w:rsidP="002C2596">
      <w:r w:rsidRPr="00B54932">
        <w:drawing>
          <wp:inline distT="0" distB="0" distL="0" distR="0" wp14:anchorId="13402B9C" wp14:editId="79ED937E">
            <wp:extent cx="6645910" cy="3052445"/>
            <wp:effectExtent l="0" t="0" r="2540" b="0"/>
            <wp:docPr id="33395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955045" name=""/>
                    <pic:cNvPicPr/>
                  </pic:nvPicPr>
                  <pic:blipFill>
                    <a:blip r:embed="rId79"/>
                    <a:stretch>
                      <a:fillRect/>
                    </a:stretch>
                  </pic:blipFill>
                  <pic:spPr>
                    <a:xfrm>
                      <a:off x="0" y="0"/>
                      <a:ext cx="6645910" cy="3052445"/>
                    </a:xfrm>
                    <a:prstGeom prst="rect">
                      <a:avLst/>
                    </a:prstGeom>
                  </pic:spPr>
                </pic:pic>
              </a:graphicData>
            </a:graphic>
          </wp:inline>
        </w:drawing>
      </w:r>
      <w:r>
        <w:t>s</w:t>
      </w:r>
    </w:p>
    <w:p w14:paraId="49D04FD1" w14:textId="3FDA3E6F" w:rsidR="00195BE7" w:rsidRPr="00F82C74" w:rsidRDefault="0029164A" w:rsidP="002C2596">
      <w:r w:rsidRPr="0029164A">
        <w:lastRenderedPageBreak/>
        <w:drawing>
          <wp:inline distT="0" distB="0" distL="0" distR="0" wp14:anchorId="329A06E3" wp14:editId="433D44FE">
            <wp:extent cx="6645910" cy="3926205"/>
            <wp:effectExtent l="0" t="0" r="2540" b="0"/>
            <wp:docPr id="1525977224"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77224" name="Picture 1" descr="A screen shot of a computer code&#10;&#10;Description automatically generated"/>
                    <pic:cNvPicPr/>
                  </pic:nvPicPr>
                  <pic:blipFill>
                    <a:blip r:embed="rId80"/>
                    <a:stretch>
                      <a:fillRect/>
                    </a:stretch>
                  </pic:blipFill>
                  <pic:spPr>
                    <a:xfrm>
                      <a:off x="0" y="0"/>
                      <a:ext cx="6645910" cy="3926205"/>
                    </a:xfrm>
                    <a:prstGeom prst="rect">
                      <a:avLst/>
                    </a:prstGeom>
                  </pic:spPr>
                </pic:pic>
              </a:graphicData>
            </a:graphic>
          </wp:inline>
        </w:drawing>
      </w:r>
    </w:p>
    <w:p w14:paraId="2524FDF9" w14:textId="79073667" w:rsidR="002C2596" w:rsidRPr="002C2596" w:rsidRDefault="002C2596" w:rsidP="002C2596">
      <w:r w:rsidRPr="002C2596">
        <w:drawing>
          <wp:inline distT="0" distB="0" distL="0" distR="0" wp14:anchorId="24BEFD70" wp14:editId="30DB71A4">
            <wp:extent cx="5908171" cy="3627547"/>
            <wp:effectExtent l="0" t="0" r="0" b="0"/>
            <wp:docPr id="39331644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16442" name="Picture 1" descr="A screen shot of a computer program&#10;&#10;Description automatically generated"/>
                    <pic:cNvPicPr/>
                  </pic:nvPicPr>
                  <pic:blipFill>
                    <a:blip r:embed="rId81"/>
                    <a:stretch>
                      <a:fillRect/>
                    </a:stretch>
                  </pic:blipFill>
                  <pic:spPr>
                    <a:xfrm>
                      <a:off x="0" y="0"/>
                      <a:ext cx="5912730" cy="3630346"/>
                    </a:xfrm>
                    <a:prstGeom prst="rect">
                      <a:avLst/>
                    </a:prstGeom>
                  </pic:spPr>
                </pic:pic>
              </a:graphicData>
            </a:graphic>
          </wp:inline>
        </w:drawing>
      </w:r>
    </w:p>
    <w:p w14:paraId="794D0E1C" w14:textId="76911164" w:rsidR="00C95CD9" w:rsidRDefault="00C95CD9" w:rsidP="00F82C74">
      <w:pPr>
        <w:pStyle w:val="Heading3"/>
      </w:pPr>
      <w:r w:rsidRPr="00C95CD9">
        <w:t>Delete a player. [3]</w:t>
      </w:r>
    </w:p>
    <w:p w14:paraId="3C6AE2F6" w14:textId="77777777" w:rsidR="002C2596" w:rsidRDefault="002C2596" w:rsidP="002C2596">
      <w:r>
        <w:t xml:space="preserve">In this code I use try catch to know if there is an error in my code when </w:t>
      </w:r>
      <w:proofErr w:type="gramStart"/>
      <w:r>
        <w:t>its</w:t>
      </w:r>
      <w:proofErr w:type="gramEnd"/>
      <w:r>
        <w:t xml:space="preserve"> been run. These have been added to all DAO Methods AND all GUI Methods.</w:t>
      </w:r>
    </w:p>
    <w:p w14:paraId="7846C4F8" w14:textId="608C1AA9" w:rsidR="00A000B1" w:rsidRPr="00F82C74" w:rsidRDefault="00A000B1" w:rsidP="002C2596">
      <w:r w:rsidRPr="00A000B1">
        <w:lastRenderedPageBreak/>
        <w:drawing>
          <wp:inline distT="0" distB="0" distL="0" distR="0" wp14:anchorId="79E7B40F" wp14:editId="678F178A">
            <wp:extent cx="6645910" cy="3423285"/>
            <wp:effectExtent l="0" t="0" r="2540" b="5715"/>
            <wp:docPr id="1607092211" name="Picture 1" descr="A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92211" name="Picture 1" descr="A screen shot of text&#10;&#10;Description automatically generated"/>
                    <pic:cNvPicPr/>
                  </pic:nvPicPr>
                  <pic:blipFill>
                    <a:blip r:embed="rId82"/>
                    <a:stretch>
                      <a:fillRect/>
                    </a:stretch>
                  </pic:blipFill>
                  <pic:spPr>
                    <a:xfrm>
                      <a:off x="0" y="0"/>
                      <a:ext cx="6645910" cy="3423285"/>
                    </a:xfrm>
                    <a:prstGeom prst="rect">
                      <a:avLst/>
                    </a:prstGeom>
                  </pic:spPr>
                </pic:pic>
              </a:graphicData>
            </a:graphic>
          </wp:inline>
        </w:drawing>
      </w:r>
    </w:p>
    <w:p w14:paraId="102F2A92" w14:textId="7787000A" w:rsidR="00C95CD9" w:rsidRPr="00C95CD9" w:rsidRDefault="002C2596" w:rsidP="00C95CD9">
      <w:r w:rsidRPr="002C2596">
        <w:drawing>
          <wp:inline distT="0" distB="0" distL="0" distR="0" wp14:anchorId="3756D84E" wp14:editId="0EFA78FC">
            <wp:extent cx="6645910" cy="3191510"/>
            <wp:effectExtent l="0" t="0" r="2540" b="8890"/>
            <wp:docPr id="1439347560"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7560" name="Picture 1" descr="A computer screen shot of text&#10;&#10;Description automatically generated"/>
                    <pic:cNvPicPr/>
                  </pic:nvPicPr>
                  <pic:blipFill>
                    <a:blip r:embed="rId83"/>
                    <a:stretch>
                      <a:fillRect/>
                    </a:stretch>
                  </pic:blipFill>
                  <pic:spPr>
                    <a:xfrm>
                      <a:off x="0" y="0"/>
                      <a:ext cx="6645910" cy="3191510"/>
                    </a:xfrm>
                    <a:prstGeom prst="rect">
                      <a:avLst/>
                    </a:prstGeom>
                  </pic:spPr>
                </pic:pic>
              </a:graphicData>
            </a:graphic>
          </wp:inline>
        </w:drawing>
      </w:r>
    </w:p>
    <w:p w14:paraId="0A84106E" w14:textId="77777777" w:rsidR="00001C5A" w:rsidRDefault="00001C5A" w:rsidP="00001C5A">
      <w:pPr>
        <w:pStyle w:val="Heading2"/>
      </w:pPr>
      <w:bookmarkStart w:id="0" w:name="_Toc182410718"/>
      <w:r>
        <w:t>Concurrency Management:</w:t>
      </w:r>
      <w:bookmarkEnd w:id="0"/>
    </w:p>
    <w:p w14:paraId="64F0DE3A" w14:textId="77777777" w:rsidR="00970341" w:rsidRPr="00780BBB" w:rsidRDefault="00970341" w:rsidP="00970341">
      <w:pPr>
        <w:rPr>
          <w:b/>
          <w:bCs/>
        </w:rPr>
      </w:pPr>
      <w:r w:rsidRPr="00177E6B">
        <w:t>Compare effective concurrency management in MySQL and.Net C#.</w:t>
      </w:r>
      <w:r>
        <w:t xml:space="preserve"> </w:t>
      </w:r>
      <w:r w:rsidRPr="00177E6B">
        <w:rPr>
          <w:b/>
          <w:bCs/>
        </w:rPr>
        <w:t xml:space="preserve">LO3 </w:t>
      </w:r>
    </w:p>
    <w:p w14:paraId="078A327D" w14:textId="77777777" w:rsidR="00970341" w:rsidRDefault="00970341" w:rsidP="00970341">
      <w:r>
        <w:t>Concurrency is important when dealing/managing a multi-user environment where multiple users attempt to modify the same data all at once. Without having concurrency in a high-volume environment, data could be overwritten, and problems could arise that would undermine the integrity or your system and your data. To ensure that data consistency and integrity is maintained, we ensure that we use proper transaction handling for when there a multiple entries and records at the mercy of your transaction.</w:t>
      </w:r>
    </w:p>
    <w:p w14:paraId="5BBF8999" w14:textId="77777777" w:rsidR="00970341" w:rsidRDefault="00970341" w:rsidP="00970341"/>
    <w:p w14:paraId="5E0EA885" w14:textId="77777777" w:rsidR="00970341" w:rsidRDefault="00970341" w:rsidP="00970341">
      <w:r>
        <w:t xml:space="preserve">When it comes to handling concurrency in MySQL code in regard to an environment which has multiple users trying to modify and update the same sets of data simultaneously. The use of transactions and its isolation levels (Read Uncommitted, Read Committed, </w:t>
      </w:r>
      <w:r w:rsidRPr="003E77F0">
        <w:t>R</w:t>
      </w:r>
      <w:r>
        <w:t>epeatable</w:t>
      </w:r>
      <w:r w:rsidRPr="003E77F0">
        <w:t xml:space="preserve"> R</w:t>
      </w:r>
      <w:r>
        <w:t>ead</w:t>
      </w:r>
      <w:r w:rsidRPr="003E77F0">
        <w:t>, and S</w:t>
      </w:r>
      <w:r>
        <w:t xml:space="preserve">erializable) can choose how the transaction level is processed by other transactions (E.G. Serializable is the highest isolation level that locks whole sets of data while the transaction is in process until its committed) as this is essential if the data being </w:t>
      </w:r>
      <w:r>
        <w:lastRenderedPageBreak/>
        <w:t>changed/modified does not produce a merge or update error that creates an internal conflict in the table/dataset.</w:t>
      </w:r>
    </w:p>
    <w:p w14:paraId="7363CC68" w14:textId="77777777" w:rsidR="00970341" w:rsidRDefault="00970341" w:rsidP="00970341">
      <w:r>
        <w:fldChar w:fldCharType="begin"/>
      </w:r>
      <w:r>
        <w:instrText xml:space="preserve"> ADDIN ZOTERO_ITEM CSL_CITATION {"citationID":"pixs904W","properties":{"formattedCitation":"({\\i{}MySQL Isolation Levels and How They Work \\uc0\\u8212{} PlanetScale}, 2024)","plainCitation":"(MySQL Isolation Levels and How They Work — PlanetScale, 2024)","noteIndex":0},"citationItems":[{"id":69,"uris":["http://zotero.org/users/local/bx1haUD0/items/INSPU2EP"],"itemData":{"id":69,"type":"webpage","abstract":"Learn about the various isolation levels used by MySQL to allow concurrency in your database.","language":"en","title":"MySQL isolation levels and how they work — PlanetScale","URL":"https://planetscale.com/blog/mysql-isolation-levels-and-how-they-work","accessed":{"date-parts":[["2024",11,14]]},"issued":{"date-parts":[["2024",1,8]]}}}],"schema":"https://github.com/citation-style-language/schema/raw/master/csl-citation.json"} </w:instrText>
      </w:r>
      <w:r>
        <w:fldChar w:fldCharType="separate"/>
      </w:r>
      <w:r w:rsidRPr="00905559">
        <w:rPr>
          <w:rFonts w:ascii="Aptos" w:hAnsi="Aptos" w:cs="Times New Roman"/>
          <w:kern w:val="0"/>
        </w:rPr>
        <w:t>(</w:t>
      </w:r>
      <w:r w:rsidRPr="00905559">
        <w:rPr>
          <w:rFonts w:ascii="Aptos" w:hAnsi="Aptos" w:cs="Times New Roman"/>
          <w:i/>
          <w:iCs/>
          <w:kern w:val="0"/>
        </w:rPr>
        <w:t>MySQL Isolation Levels and How They Work — PlanetScale</w:t>
      </w:r>
      <w:r w:rsidRPr="00905559">
        <w:rPr>
          <w:rFonts w:ascii="Aptos" w:hAnsi="Aptos" w:cs="Times New Roman"/>
          <w:kern w:val="0"/>
        </w:rPr>
        <w:t>, 2024)</w:t>
      </w:r>
      <w:r>
        <w:fldChar w:fldCharType="end"/>
      </w:r>
    </w:p>
    <w:p w14:paraId="56A5A6AB" w14:textId="77777777" w:rsidR="00970341" w:rsidRDefault="00970341" w:rsidP="00970341">
      <w:r>
        <w:t xml:space="preserve">When it comes to handling concurrency in C# code in regards of a multi-user environment, concurrency is good if data is trying to be updated and changed simultaneously. There are a couple of ways you can use C# concurrency, through Tasks and (parallel) LINQ queries. Tasks can work by utilizing an asynchronous approach when running code so that the user has to wait for a certain method to complete for another to run. With PLINQ it will </w:t>
      </w:r>
      <w:r w:rsidRPr="00A9017D">
        <w:t xml:space="preserve">automatically partition the data and </w:t>
      </w:r>
      <w:r>
        <w:t xml:space="preserve">will </w:t>
      </w:r>
      <w:r w:rsidRPr="00A9017D">
        <w:t xml:space="preserve">process it concurrently </w:t>
      </w:r>
      <w:r>
        <w:t>with</w:t>
      </w:r>
      <w:r w:rsidRPr="00A9017D">
        <w:t xml:space="preserve"> multiple threads</w:t>
      </w:r>
      <w:r>
        <w:t>. It also uses the Task Parallel Library to manage when queries are run synchronously.</w:t>
      </w:r>
    </w:p>
    <w:p w14:paraId="2BF7D5C0" w14:textId="77777777" w:rsidR="00970341" w:rsidRDefault="00970341" w:rsidP="00970341">
      <w:r>
        <w:fldChar w:fldCharType="begin"/>
      </w:r>
      <w:r>
        <w:instrText xml:space="preserve"> ADDIN ZOTERO_ITEM CSL_CITATION {"citationID":"ClOBxGCl","properties":{"formattedCitation":"({\\i{}Supercharge Data Processing with Parallel LINQ (PLINQ) | LinkedIn}, n.d.)","plainCitation":"(Supercharge Data Processing with Parallel LINQ (PLINQ) | LinkedIn, n.d.)","noteIndex":0},"citationItems":[{"id":71,"uris":["http://zotero.org/users/local/bx1haUD0/items/2JGNUDU4"],"itemData":{"id":71,"type":"webpage","title":"Supercharge Data Processing with Parallel LINQ (PLINQ) | LinkedIn","URL":"https://www.linkedin.com/pulse/supercharge-data-processing-parallel-linq-plinq-amir-doosti/","accessed":{"date-parts":[["2024",11,14]]}}}],"schema":"https://github.com/citation-style-language/schema/raw/master/csl-citation.json"} </w:instrText>
      </w:r>
      <w:r>
        <w:fldChar w:fldCharType="separate"/>
      </w:r>
      <w:r w:rsidRPr="008871E2">
        <w:rPr>
          <w:rFonts w:ascii="Aptos" w:hAnsi="Aptos" w:cs="Times New Roman"/>
          <w:kern w:val="0"/>
        </w:rPr>
        <w:t>(</w:t>
      </w:r>
      <w:r w:rsidRPr="008871E2">
        <w:rPr>
          <w:rFonts w:ascii="Aptos" w:hAnsi="Aptos" w:cs="Times New Roman"/>
          <w:i/>
          <w:iCs/>
          <w:kern w:val="0"/>
        </w:rPr>
        <w:t>Supercharge Data Processing with Parallel LINQ (PLINQ) | LinkedIn</w:t>
      </w:r>
      <w:r w:rsidRPr="008871E2">
        <w:rPr>
          <w:rFonts w:ascii="Aptos" w:hAnsi="Aptos" w:cs="Times New Roman"/>
          <w:kern w:val="0"/>
        </w:rPr>
        <w:t>, n.d.)</w:t>
      </w:r>
      <w:r>
        <w:fldChar w:fldCharType="end"/>
      </w:r>
    </w:p>
    <w:p w14:paraId="5DCFE23E" w14:textId="77777777" w:rsidR="00970341" w:rsidRDefault="00970341" w:rsidP="00970341">
      <w:r>
        <w:t>Optimistic vs pessimistic approaches.</w:t>
      </w:r>
      <w:r>
        <w:br/>
        <w:t xml:space="preserve">Pessimistic is when the data you are trying to change gets locked while you are editing it. It has better integrity than optimism as its easier and reduces the chance of dirty </w:t>
      </w:r>
      <w:proofErr w:type="gramStart"/>
      <w:r>
        <w:t>reads</w:t>
      </w:r>
      <w:proofErr w:type="gramEnd"/>
      <w:r>
        <w:t xml:space="preserve"> but this way can result in deadlocks of processes where two or more processes are waiting for each other to finish. (solution is to add a protocol for when this happens – specific to the methods being run)</w:t>
      </w:r>
    </w:p>
    <w:p w14:paraId="0B2746E8" w14:textId="77777777" w:rsidR="00970341" w:rsidRDefault="00970341" w:rsidP="00970341">
      <w:r>
        <w:t>An optimistic approach in C# is where you change a row and then you could assign its value a hash, when it comes back and it’s the same hash, that means it hasn’t been changed, and you can then update/continue to the next row. If it has been changed, it is considered a “Dirty Read” and will have to be rolled back and the values will go to their previous values.</w:t>
      </w:r>
      <w:r>
        <w:fldChar w:fldCharType="begin"/>
      </w:r>
      <w:r>
        <w:instrText xml:space="preserve"> ADDIN ZOTERO_ITEM CSL_CITATION {"citationID":"FrN9FFSf","properties":{"formattedCitation":"({\\i{}Database - Optimistic vs. Pessimistic Locking - Stack Overflow}, n.d.)","plainCitation":"(Database - Optimistic vs. Pessimistic Locking - Stack Overflow, n.d.)","noteIndex":0},"citationItems":[{"id":73,"uris":["http://zotero.org/users/local/bx1haUD0/items/Q5H4GTCJ"],"itemData":{"id":73,"type":"webpage","title":"database - Optimistic vs. Pessimistic locking - Stack Overflow","URL":"https://stackoverflow.com/questions/129329/optimistic-vs-pessimistic-locking","accessed":{"date-parts":[["2024",11,14]]}}}],"schema":"https://github.com/citation-style-language/schema/raw/master/csl-citation.json"} </w:instrText>
      </w:r>
      <w:r>
        <w:fldChar w:fldCharType="separate"/>
      </w:r>
      <w:r w:rsidRPr="00282096">
        <w:rPr>
          <w:rFonts w:ascii="Aptos" w:hAnsi="Aptos" w:cs="Times New Roman"/>
          <w:kern w:val="0"/>
        </w:rPr>
        <w:t>(</w:t>
      </w:r>
      <w:r w:rsidRPr="00282096">
        <w:rPr>
          <w:rFonts w:ascii="Aptos" w:hAnsi="Aptos" w:cs="Times New Roman"/>
          <w:i/>
          <w:iCs/>
          <w:kern w:val="0"/>
        </w:rPr>
        <w:t>Database - Optimistic vs. Pessimistic Locking - Stack Overflow</w:t>
      </w:r>
      <w:r w:rsidRPr="00282096">
        <w:rPr>
          <w:rFonts w:ascii="Aptos" w:hAnsi="Aptos" w:cs="Times New Roman"/>
          <w:kern w:val="0"/>
        </w:rPr>
        <w:t>, n.d.)</w:t>
      </w:r>
      <w:r>
        <w:fldChar w:fldCharType="end"/>
      </w:r>
    </w:p>
    <w:p w14:paraId="7CD7F8B6" w14:textId="77777777" w:rsidR="00970341" w:rsidRDefault="00970341" w:rsidP="00970341">
      <w:r>
        <w:t xml:space="preserve">For my Conclusion, </w:t>
      </w:r>
      <w:proofErr w:type="gramStart"/>
      <w:r>
        <w:t>in regards to</w:t>
      </w:r>
      <w:proofErr w:type="gramEnd"/>
      <w:r>
        <w:t xml:space="preserve"> concurrency, MySQL has Isolation levels that allow the dev to change and modify what changes can be made concurrently which could be good for low level trafficked applications. For C# It allows developers to choose between an optimistic or pessimistic approach when it comes to multi threading and concurrency. A pessimistic approach could be good for a site that needs data integrity like a bank, however optimistic could be good for a faster more user-experience based application like a game by lowering ping(server response).</w:t>
      </w:r>
    </w:p>
    <w:p w14:paraId="046D546F" w14:textId="77777777" w:rsidR="00970341" w:rsidRDefault="00970341" w:rsidP="00970341">
      <w:pPr>
        <w:pStyle w:val="Heading1"/>
      </w:pPr>
      <w:r>
        <w:t>REFERENCES:</w:t>
      </w:r>
    </w:p>
    <w:p w14:paraId="714CD29B" w14:textId="77777777" w:rsidR="00970341" w:rsidRPr="00282096" w:rsidRDefault="00970341" w:rsidP="00970341">
      <w:pPr>
        <w:pStyle w:val="Bibliography"/>
        <w:rPr>
          <w:rFonts w:ascii="Aptos" w:hAnsi="Aptos"/>
        </w:rPr>
      </w:pPr>
      <w:r>
        <w:fldChar w:fldCharType="begin"/>
      </w:r>
      <w:r>
        <w:instrText xml:space="preserve"> ADDIN ZOTERO_BIBL {"uncited":[],"omitted":[],"custom":[]} CSL_BIBLIOGRAPHY </w:instrText>
      </w:r>
      <w:r>
        <w:fldChar w:fldCharType="separate"/>
      </w:r>
      <w:r w:rsidRPr="00282096">
        <w:rPr>
          <w:rFonts w:ascii="Aptos" w:hAnsi="Aptos"/>
          <w:i/>
          <w:iCs/>
        </w:rPr>
        <w:t>Database—Optimistic vs. Pessimistic locking—Stack Overflow</w:t>
      </w:r>
      <w:r w:rsidRPr="00282096">
        <w:rPr>
          <w:rFonts w:ascii="Aptos" w:hAnsi="Aptos"/>
        </w:rPr>
        <w:t>. (n.d.). Retrieved 14 November 2024, from https://stackoverflow.com/questions/129329/optimistic-vs-pessimistic-locking</w:t>
      </w:r>
    </w:p>
    <w:p w14:paraId="2B386B90" w14:textId="77777777" w:rsidR="00970341" w:rsidRPr="00282096" w:rsidRDefault="00970341" w:rsidP="00970341">
      <w:pPr>
        <w:pStyle w:val="Bibliography"/>
        <w:rPr>
          <w:rFonts w:ascii="Aptos" w:hAnsi="Aptos"/>
        </w:rPr>
      </w:pPr>
      <w:r w:rsidRPr="00282096">
        <w:rPr>
          <w:rFonts w:ascii="Aptos" w:hAnsi="Aptos"/>
          <w:i/>
          <w:iCs/>
        </w:rPr>
        <w:t>MySQL isolation levels and how they work—PlanetScale</w:t>
      </w:r>
      <w:r w:rsidRPr="00282096">
        <w:rPr>
          <w:rFonts w:ascii="Aptos" w:hAnsi="Aptos"/>
        </w:rPr>
        <w:t>. (2024, January 8). https://planetscale.com/blog/mysql-isolation-levels-and-how-they-work</w:t>
      </w:r>
    </w:p>
    <w:p w14:paraId="2E83327A" w14:textId="77777777" w:rsidR="00970341" w:rsidRPr="00282096" w:rsidRDefault="00970341" w:rsidP="00970341">
      <w:pPr>
        <w:pStyle w:val="Bibliography"/>
        <w:rPr>
          <w:rFonts w:ascii="Aptos" w:hAnsi="Aptos"/>
        </w:rPr>
      </w:pPr>
      <w:r w:rsidRPr="00282096">
        <w:rPr>
          <w:rFonts w:ascii="Aptos" w:hAnsi="Aptos"/>
          <w:i/>
          <w:iCs/>
        </w:rPr>
        <w:t>Supercharge Data Processing with Parallel LINQ (PLINQ) | LinkedIn</w:t>
      </w:r>
      <w:r w:rsidRPr="00282096">
        <w:rPr>
          <w:rFonts w:ascii="Aptos" w:hAnsi="Aptos"/>
        </w:rPr>
        <w:t>. (n.d.). Retrieved 14 November 2024, from https://www.linkedin.com/pulse/supercharge-data-processing-parallel-linq-plinq-amir-doosti/</w:t>
      </w:r>
    </w:p>
    <w:p w14:paraId="7A3450E0" w14:textId="77777777" w:rsidR="00970341" w:rsidRPr="0033175C" w:rsidRDefault="00970341" w:rsidP="00970341">
      <w:r>
        <w:fldChar w:fldCharType="end"/>
      </w:r>
    </w:p>
    <w:p w14:paraId="09CC42A8" w14:textId="77777777" w:rsidR="00001C5A" w:rsidRDefault="00001C5A" w:rsidP="00001C5A"/>
    <w:p w14:paraId="56EAA94B" w14:textId="1D8E2384" w:rsidR="00B36383" w:rsidRPr="00B36383" w:rsidRDefault="00B36383" w:rsidP="00B36383"/>
    <w:sectPr w:rsidR="00B36383" w:rsidRPr="00B36383" w:rsidSect="008A5215">
      <w:pgSz w:w="11906" w:h="16838"/>
      <w:pgMar w:top="720" w:right="720" w:bottom="720" w:left="72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300"/>
    <w:multiLevelType w:val="hybridMultilevel"/>
    <w:tmpl w:val="EA1247E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517960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40A"/>
    <w:rsid w:val="00001C5A"/>
    <w:rsid w:val="00026385"/>
    <w:rsid w:val="00057187"/>
    <w:rsid w:val="000B22F3"/>
    <w:rsid w:val="000C152A"/>
    <w:rsid w:val="000D760A"/>
    <w:rsid w:val="001014EE"/>
    <w:rsid w:val="00122A4F"/>
    <w:rsid w:val="00186A57"/>
    <w:rsid w:val="00195BE7"/>
    <w:rsid w:val="00261191"/>
    <w:rsid w:val="0026264C"/>
    <w:rsid w:val="0029164A"/>
    <w:rsid w:val="002A2758"/>
    <w:rsid w:val="002C2596"/>
    <w:rsid w:val="00303CE6"/>
    <w:rsid w:val="00320CFF"/>
    <w:rsid w:val="00362431"/>
    <w:rsid w:val="00366F7B"/>
    <w:rsid w:val="00377A39"/>
    <w:rsid w:val="00380D9C"/>
    <w:rsid w:val="003A7D81"/>
    <w:rsid w:val="004113B2"/>
    <w:rsid w:val="004238CC"/>
    <w:rsid w:val="004579DA"/>
    <w:rsid w:val="00486A19"/>
    <w:rsid w:val="004A5093"/>
    <w:rsid w:val="005013FD"/>
    <w:rsid w:val="0053553E"/>
    <w:rsid w:val="005372A9"/>
    <w:rsid w:val="005709FF"/>
    <w:rsid w:val="00570C85"/>
    <w:rsid w:val="005C1F85"/>
    <w:rsid w:val="005C3326"/>
    <w:rsid w:val="005E5210"/>
    <w:rsid w:val="00605239"/>
    <w:rsid w:val="0065040A"/>
    <w:rsid w:val="006569EC"/>
    <w:rsid w:val="006D1370"/>
    <w:rsid w:val="00734311"/>
    <w:rsid w:val="00741976"/>
    <w:rsid w:val="00780C2B"/>
    <w:rsid w:val="007E5878"/>
    <w:rsid w:val="00805A00"/>
    <w:rsid w:val="008833EA"/>
    <w:rsid w:val="00886935"/>
    <w:rsid w:val="008A5215"/>
    <w:rsid w:val="008C3D45"/>
    <w:rsid w:val="00934BD7"/>
    <w:rsid w:val="00965A0A"/>
    <w:rsid w:val="00970341"/>
    <w:rsid w:val="00990232"/>
    <w:rsid w:val="009A1304"/>
    <w:rsid w:val="009C6220"/>
    <w:rsid w:val="009D2ACE"/>
    <w:rsid w:val="00A000B1"/>
    <w:rsid w:val="00A1536E"/>
    <w:rsid w:val="00A27B5F"/>
    <w:rsid w:val="00B36341"/>
    <w:rsid w:val="00B36383"/>
    <w:rsid w:val="00B54932"/>
    <w:rsid w:val="00BA1FBE"/>
    <w:rsid w:val="00C765A7"/>
    <w:rsid w:val="00C845CA"/>
    <w:rsid w:val="00C95CD9"/>
    <w:rsid w:val="00CF0F8F"/>
    <w:rsid w:val="00CF154F"/>
    <w:rsid w:val="00D34392"/>
    <w:rsid w:val="00D7429F"/>
    <w:rsid w:val="00D921E6"/>
    <w:rsid w:val="00DB4479"/>
    <w:rsid w:val="00DE4090"/>
    <w:rsid w:val="00DE79B5"/>
    <w:rsid w:val="00DF3C80"/>
    <w:rsid w:val="00E26D60"/>
    <w:rsid w:val="00E75EF5"/>
    <w:rsid w:val="00EA27CA"/>
    <w:rsid w:val="00EA3F40"/>
    <w:rsid w:val="00EE0F0E"/>
    <w:rsid w:val="00F06148"/>
    <w:rsid w:val="00F77F01"/>
    <w:rsid w:val="00F82C74"/>
    <w:rsid w:val="00FA64EC"/>
    <w:rsid w:val="00FB3A37"/>
    <w:rsid w:val="00FD7517"/>
    <w:rsid w:val="00FE0C2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86488"/>
  <w15:chartTrackingRefBased/>
  <w15:docId w15:val="{E2DDE068-D768-4225-B739-4F30A736E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04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04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04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04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04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04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04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04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04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04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04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04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04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04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04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04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04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040A"/>
    <w:rPr>
      <w:rFonts w:eastAsiaTheme="majorEastAsia" w:cstheme="majorBidi"/>
      <w:color w:val="272727" w:themeColor="text1" w:themeTint="D8"/>
    </w:rPr>
  </w:style>
  <w:style w:type="paragraph" w:styleId="Title">
    <w:name w:val="Title"/>
    <w:basedOn w:val="Normal"/>
    <w:next w:val="Normal"/>
    <w:link w:val="TitleChar"/>
    <w:uiPriority w:val="10"/>
    <w:qFormat/>
    <w:rsid w:val="006504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04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04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04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040A"/>
    <w:pPr>
      <w:spacing w:before="160"/>
      <w:jc w:val="center"/>
    </w:pPr>
    <w:rPr>
      <w:i/>
      <w:iCs/>
      <w:color w:val="404040" w:themeColor="text1" w:themeTint="BF"/>
    </w:rPr>
  </w:style>
  <w:style w:type="character" w:customStyle="1" w:styleId="QuoteChar">
    <w:name w:val="Quote Char"/>
    <w:basedOn w:val="DefaultParagraphFont"/>
    <w:link w:val="Quote"/>
    <w:uiPriority w:val="29"/>
    <w:rsid w:val="0065040A"/>
    <w:rPr>
      <w:i/>
      <w:iCs/>
      <w:color w:val="404040" w:themeColor="text1" w:themeTint="BF"/>
    </w:rPr>
  </w:style>
  <w:style w:type="paragraph" w:styleId="ListParagraph">
    <w:name w:val="List Paragraph"/>
    <w:basedOn w:val="Normal"/>
    <w:uiPriority w:val="34"/>
    <w:qFormat/>
    <w:rsid w:val="0065040A"/>
    <w:pPr>
      <w:ind w:left="720"/>
      <w:contextualSpacing/>
    </w:pPr>
  </w:style>
  <w:style w:type="character" w:styleId="IntenseEmphasis">
    <w:name w:val="Intense Emphasis"/>
    <w:basedOn w:val="DefaultParagraphFont"/>
    <w:uiPriority w:val="21"/>
    <w:qFormat/>
    <w:rsid w:val="0065040A"/>
    <w:rPr>
      <w:i/>
      <w:iCs/>
      <w:color w:val="0F4761" w:themeColor="accent1" w:themeShade="BF"/>
    </w:rPr>
  </w:style>
  <w:style w:type="paragraph" w:styleId="IntenseQuote">
    <w:name w:val="Intense Quote"/>
    <w:basedOn w:val="Normal"/>
    <w:next w:val="Normal"/>
    <w:link w:val="IntenseQuoteChar"/>
    <w:uiPriority w:val="30"/>
    <w:qFormat/>
    <w:rsid w:val="006504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040A"/>
    <w:rPr>
      <w:i/>
      <w:iCs/>
      <w:color w:val="0F4761" w:themeColor="accent1" w:themeShade="BF"/>
    </w:rPr>
  </w:style>
  <w:style w:type="character" w:styleId="IntenseReference">
    <w:name w:val="Intense Reference"/>
    <w:basedOn w:val="DefaultParagraphFont"/>
    <w:uiPriority w:val="32"/>
    <w:qFormat/>
    <w:rsid w:val="0065040A"/>
    <w:rPr>
      <w:b/>
      <w:bCs/>
      <w:smallCaps/>
      <w:color w:val="0F4761" w:themeColor="accent1" w:themeShade="BF"/>
      <w:spacing w:val="5"/>
    </w:rPr>
  </w:style>
  <w:style w:type="paragraph" w:styleId="NoSpacing">
    <w:name w:val="No Spacing"/>
    <w:link w:val="NoSpacingChar"/>
    <w:uiPriority w:val="1"/>
    <w:qFormat/>
    <w:rsid w:val="0065040A"/>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5040A"/>
    <w:rPr>
      <w:rFonts w:eastAsiaTheme="minorEastAsia"/>
      <w:kern w:val="0"/>
      <w:lang w:val="en-US"/>
      <w14:ligatures w14:val="none"/>
    </w:rPr>
  </w:style>
  <w:style w:type="paragraph" w:styleId="TOCHeading">
    <w:name w:val="TOC Heading"/>
    <w:basedOn w:val="Heading1"/>
    <w:next w:val="Normal"/>
    <w:uiPriority w:val="39"/>
    <w:unhideWhenUsed/>
    <w:qFormat/>
    <w:rsid w:val="0065040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65040A"/>
    <w:pPr>
      <w:spacing w:after="100"/>
    </w:pPr>
  </w:style>
  <w:style w:type="character" w:styleId="Hyperlink">
    <w:name w:val="Hyperlink"/>
    <w:basedOn w:val="DefaultParagraphFont"/>
    <w:uiPriority w:val="99"/>
    <w:unhideWhenUsed/>
    <w:rsid w:val="0065040A"/>
    <w:rPr>
      <w:color w:val="467886" w:themeColor="hyperlink"/>
      <w:u w:val="single"/>
    </w:rPr>
  </w:style>
  <w:style w:type="table" w:styleId="TableGrid">
    <w:name w:val="Table Grid"/>
    <w:basedOn w:val="TableNormal"/>
    <w:uiPriority w:val="39"/>
    <w:rsid w:val="004A50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70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fontTable" Target="fontTable.xml"/><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settings" Target="settings.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77" Type="http://schemas.openxmlformats.org/officeDocument/2006/relationships/image" Target="media/image71.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7" Type="http://schemas.openxmlformats.org/officeDocument/2006/relationships/image" Target="media/image1.png"/><Relationship Id="rId71"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61" Type="http://schemas.openxmlformats.org/officeDocument/2006/relationships/image" Target="media/image55.png"/><Relationship Id="rId82"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322 Hardy St Nelson 7010</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DF97D5-2EC7-48CD-8A4E-BE6C6A04C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5</TotalTime>
  <Pages>30</Pages>
  <Words>3294</Words>
  <Characters>1878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DAT602 – Assignment 1</vt:lpstr>
    </vt:vector>
  </TitlesOfParts>
  <Company>NMIT</Company>
  <LinksUpToDate>false</LinksUpToDate>
  <CharactersWithSpaces>2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602 – Assignment 1</dc:title>
  <dc:subject/>
  <dc:creator>Aiden Inglis</dc:creator>
  <cp:keywords/>
  <dc:description/>
  <cp:lastModifiedBy>Aiden Inglis</cp:lastModifiedBy>
  <cp:revision>32</cp:revision>
  <dcterms:created xsi:type="dcterms:W3CDTF">2024-07-23T23:13:00Z</dcterms:created>
  <dcterms:modified xsi:type="dcterms:W3CDTF">2024-11-14T10:45:00Z</dcterms:modified>
</cp:coreProperties>
</file>